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194C6" w14:textId="1B45D90A" w:rsidR="00E67951" w:rsidRPr="001B1519" w:rsidRDefault="00E67951" w:rsidP="00BE129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41B56A70" w14:textId="53E1096A" w:rsidR="00E67951" w:rsidRPr="003E5D7F" w:rsidRDefault="00E67951" w:rsidP="00BE129E">
      <w:pPr>
        <w:rPr>
          <w:rFonts w:asciiTheme="minorHAnsi" w:hAnsiTheme="minorHAnsi" w:cstheme="minorHAnsi"/>
          <w:color w:val="auto"/>
        </w:rPr>
      </w:pPr>
      <w:r w:rsidRPr="003E5D7F">
        <w:rPr>
          <w:rFonts w:asciiTheme="minorHAnsi" w:hAnsiTheme="minorHAnsi" w:cstheme="minorHAnsi"/>
          <w:color w:val="auto"/>
        </w:rPr>
        <w:t>Segmentation and Linear Measurement for Body Composition Analysis</w:t>
      </w:r>
      <w:r w:rsidR="006051B7">
        <w:rPr>
          <w:rFonts w:asciiTheme="minorHAnsi" w:hAnsiTheme="minorHAnsi" w:cstheme="minorHAnsi"/>
          <w:color w:val="auto"/>
        </w:rPr>
        <w:t xml:space="preserve"> </w:t>
      </w:r>
      <w:r w:rsidR="006051B7">
        <w:t>Using Slice-O-Matic and Horos</w:t>
      </w:r>
    </w:p>
    <w:p w14:paraId="67C123ED" w14:textId="77777777" w:rsidR="00E67951" w:rsidRDefault="00E67951" w:rsidP="00BE129E">
      <w:pPr>
        <w:rPr>
          <w:rFonts w:asciiTheme="minorHAnsi" w:hAnsiTheme="minorHAnsi" w:cstheme="minorHAnsi"/>
          <w:b/>
          <w:bCs/>
        </w:rPr>
      </w:pPr>
    </w:p>
    <w:p w14:paraId="778C21BF" w14:textId="0D35BF02" w:rsidR="00E67951" w:rsidRPr="001B1519" w:rsidRDefault="00E67951" w:rsidP="00BE129E">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p>
    <w:p w14:paraId="165EE8B1" w14:textId="617B8E21" w:rsidR="00E67951" w:rsidRPr="00AE35AA" w:rsidRDefault="00AE35AA" w:rsidP="00BE129E">
      <w:pPr>
        <w:rPr>
          <w:rFonts w:asciiTheme="minorHAnsi" w:hAnsiTheme="minorHAnsi" w:cstheme="minorHAnsi"/>
          <w:color w:val="auto"/>
          <w:vertAlign w:val="superscript"/>
        </w:rPr>
      </w:pPr>
      <w:r w:rsidRPr="00AE35AA">
        <w:rPr>
          <w:rFonts w:asciiTheme="minorHAnsi" w:hAnsiTheme="minorHAnsi" w:cstheme="minorHAnsi"/>
          <w:color w:val="auto"/>
        </w:rPr>
        <w:t>Sean Steele</w:t>
      </w:r>
      <w:r>
        <w:rPr>
          <w:rFonts w:asciiTheme="minorHAnsi" w:hAnsiTheme="minorHAnsi" w:cstheme="minorHAnsi"/>
          <w:color w:val="auto"/>
          <w:vertAlign w:val="superscript"/>
        </w:rPr>
        <w:t>1</w:t>
      </w:r>
      <w:r w:rsidRPr="00AE35AA">
        <w:rPr>
          <w:rFonts w:asciiTheme="minorHAnsi" w:hAnsiTheme="minorHAnsi" w:cstheme="minorHAnsi"/>
          <w:color w:val="auto"/>
        </w:rPr>
        <w:t>, Fangyi Lin</w:t>
      </w:r>
      <w:r>
        <w:rPr>
          <w:rFonts w:asciiTheme="minorHAnsi" w:hAnsiTheme="minorHAnsi" w:cstheme="minorHAnsi"/>
          <w:color w:val="auto"/>
          <w:vertAlign w:val="superscript"/>
        </w:rPr>
        <w:t>1</w:t>
      </w:r>
      <w:r w:rsidRPr="00AE35AA">
        <w:rPr>
          <w:rFonts w:asciiTheme="minorHAnsi" w:hAnsiTheme="minorHAnsi" w:cstheme="minorHAnsi"/>
          <w:color w:val="auto"/>
        </w:rPr>
        <w:t>, Thien-Linh Le</w:t>
      </w:r>
      <w:r>
        <w:rPr>
          <w:rFonts w:asciiTheme="minorHAnsi" w:hAnsiTheme="minorHAnsi" w:cstheme="minorHAnsi"/>
          <w:color w:val="auto"/>
          <w:vertAlign w:val="superscript"/>
        </w:rPr>
        <w:t>1</w:t>
      </w:r>
      <w:r w:rsidRPr="00AE35AA">
        <w:rPr>
          <w:rFonts w:asciiTheme="minorHAnsi" w:hAnsiTheme="minorHAnsi" w:cstheme="minorHAnsi"/>
          <w:color w:val="auto"/>
        </w:rPr>
        <w:t xml:space="preserve">, </w:t>
      </w:r>
      <w:r w:rsidR="006C38FC" w:rsidRPr="00AE35AA">
        <w:rPr>
          <w:rFonts w:asciiTheme="minorHAnsi" w:hAnsiTheme="minorHAnsi" w:cstheme="minorHAnsi"/>
          <w:color w:val="auto"/>
        </w:rPr>
        <w:t>Alex</w:t>
      </w:r>
      <w:r w:rsidR="006C38FC">
        <w:rPr>
          <w:rFonts w:asciiTheme="minorHAnsi" w:hAnsiTheme="minorHAnsi" w:cstheme="minorHAnsi"/>
          <w:color w:val="auto"/>
        </w:rPr>
        <w:t>andra</w:t>
      </w:r>
      <w:r w:rsidR="006C38FC" w:rsidRPr="00AE35AA">
        <w:rPr>
          <w:rFonts w:asciiTheme="minorHAnsi" w:hAnsiTheme="minorHAnsi" w:cstheme="minorHAnsi"/>
          <w:color w:val="auto"/>
        </w:rPr>
        <w:t xml:space="preserve"> Medline</w:t>
      </w:r>
      <w:r w:rsidR="006C38FC">
        <w:rPr>
          <w:rFonts w:asciiTheme="minorHAnsi" w:hAnsiTheme="minorHAnsi" w:cstheme="minorHAnsi"/>
          <w:color w:val="auto"/>
          <w:vertAlign w:val="superscript"/>
        </w:rPr>
        <w:t>1</w:t>
      </w:r>
      <w:r w:rsidR="006C38FC" w:rsidRPr="00AE35AA">
        <w:rPr>
          <w:rFonts w:asciiTheme="minorHAnsi" w:hAnsiTheme="minorHAnsi" w:cstheme="minorHAnsi"/>
          <w:color w:val="auto"/>
        </w:rPr>
        <w:t xml:space="preserve">, </w:t>
      </w:r>
      <w:r w:rsidR="006C38FC">
        <w:rPr>
          <w:rFonts w:asciiTheme="minorHAnsi" w:hAnsiTheme="minorHAnsi" w:cstheme="minorHAnsi"/>
          <w:color w:val="auto"/>
        </w:rPr>
        <w:t>Michelle Higgins</w:t>
      </w:r>
      <w:r w:rsidR="006C38FC" w:rsidRPr="005F2789">
        <w:rPr>
          <w:rFonts w:asciiTheme="minorHAnsi" w:hAnsiTheme="minorHAnsi" w:cstheme="minorHAnsi"/>
          <w:color w:val="auto"/>
          <w:vertAlign w:val="superscript"/>
        </w:rPr>
        <w:t>1</w:t>
      </w:r>
      <w:r w:rsidR="006C38FC">
        <w:rPr>
          <w:rFonts w:asciiTheme="minorHAnsi" w:hAnsiTheme="minorHAnsi" w:cstheme="minorHAnsi"/>
          <w:color w:val="auto"/>
        </w:rPr>
        <w:t xml:space="preserve">, </w:t>
      </w:r>
      <w:r w:rsidRPr="00AE35AA">
        <w:rPr>
          <w:rFonts w:asciiTheme="minorHAnsi" w:hAnsiTheme="minorHAnsi" w:cstheme="minorHAnsi"/>
          <w:color w:val="auto"/>
        </w:rPr>
        <w:t>Alex Sandberg</w:t>
      </w:r>
      <w:r>
        <w:rPr>
          <w:rFonts w:asciiTheme="minorHAnsi" w:hAnsiTheme="minorHAnsi" w:cstheme="minorHAnsi"/>
          <w:color w:val="auto"/>
          <w:vertAlign w:val="superscript"/>
        </w:rPr>
        <w:t>1</w:t>
      </w:r>
      <w:r w:rsidRPr="00AE35AA">
        <w:rPr>
          <w:rFonts w:asciiTheme="minorHAnsi" w:hAnsiTheme="minorHAnsi" w:cstheme="minorHAnsi"/>
          <w:color w:val="auto"/>
        </w:rPr>
        <w:t>, Sean Evans</w:t>
      </w:r>
      <w:r>
        <w:rPr>
          <w:rFonts w:asciiTheme="minorHAnsi" w:hAnsiTheme="minorHAnsi" w:cstheme="minorHAnsi"/>
          <w:color w:val="auto"/>
          <w:vertAlign w:val="superscript"/>
        </w:rPr>
        <w:t>1</w:t>
      </w:r>
      <w:r w:rsidRPr="00AE35AA">
        <w:rPr>
          <w:rFonts w:asciiTheme="minorHAnsi" w:hAnsiTheme="minorHAnsi" w:cstheme="minorHAnsi"/>
          <w:color w:val="auto"/>
        </w:rPr>
        <w:t>, Gordon Hong</w:t>
      </w:r>
      <w:r>
        <w:rPr>
          <w:rFonts w:asciiTheme="minorHAnsi" w:hAnsiTheme="minorHAnsi" w:cstheme="minorHAnsi"/>
          <w:color w:val="auto"/>
          <w:vertAlign w:val="superscript"/>
        </w:rPr>
        <w:t>2</w:t>
      </w:r>
      <w:r w:rsidRPr="00AE35AA">
        <w:rPr>
          <w:rFonts w:asciiTheme="minorHAnsi" w:hAnsiTheme="minorHAnsi" w:cstheme="minorHAnsi"/>
          <w:color w:val="auto"/>
        </w:rPr>
        <w:t xml:space="preserve">, Milton </w:t>
      </w:r>
      <w:r w:rsidR="00A44A4F">
        <w:rPr>
          <w:rFonts w:asciiTheme="minorHAnsi" w:hAnsiTheme="minorHAnsi" w:cstheme="minorHAnsi"/>
          <w:color w:val="auto"/>
        </w:rPr>
        <w:t xml:space="preserve">A. </w:t>
      </w:r>
      <w:r w:rsidRPr="00AE35AA">
        <w:rPr>
          <w:rFonts w:asciiTheme="minorHAnsi" w:hAnsiTheme="minorHAnsi" w:cstheme="minorHAnsi"/>
          <w:color w:val="auto"/>
        </w:rPr>
        <w:t>Williams</w:t>
      </w:r>
      <w:r>
        <w:rPr>
          <w:rFonts w:asciiTheme="minorHAnsi" w:hAnsiTheme="minorHAnsi" w:cstheme="minorHAnsi"/>
          <w:color w:val="auto"/>
          <w:vertAlign w:val="superscript"/>
        </w:rPr>
        <w:t>3</w:t>
      </w:r>
      <w:r w:rsidRPr="00AE35AA">
        <w:rPr>
          <w:rFonts w:asciiTheme="minorHAnsi" w:hAnsiTheme="minorHAnsi" w:cstheme="minorHAnsi"/>
          <w:color w:val="auto"/>
        </w:rPr>
        <w:t>, Mehmet A. Bilen</w:t>
      </w:r>
      <w:r>
        <w:rPr>
          <w:rFonts w:asciiTheme="minorHAnsi" w:hAnsiTheme="minorHAnsi" w:cstheme="minorHAnsi"/>
          <w:color w:val="auto"/>
          <w:vertAlign w:val="superscript"/>
        </w:rPr>
        <w:t>4</w:t>
      </w:r>
      <w:r w:rsidRPr="00AE35AA">
        <w:rPr>
          <w:rFonts w:asciiTheme="minorHAnsi" w:hAnsiTheme="minorHAnsi" w:cstheme="minorHAnsi"/>
          <w:color w:val="auto"/>
        </w:rPr>
        <w:t>, Sarah Psutka</w:t>
      </w:r>
      <w:r>
        <w:rPr>
          <w:rFonts w:asciiTheme="minorHAnsi" w:hAnsiTheme="minorHAnsi" w:cstheme="minorHAnsi"/>
          <w:color w:val="auto"/>
          <w:vertAlign w:val="superscript"/>
        </w:rPr>
        <w:t>5</w:t>
      </w:r>
      <w:r w:rsidRPr="00AE35AA">
        <w:rPr>
          <w:rFonts w:asciiTheme="minorHAnsi" w:hAnsiTheme="minorHAnsi" w:cstheme="minorHAnsi"/>
          <w:color w:val="auto"/>
        </w:rPr>
        <w:t>, Kenneth Ogan</w:t>
      </w:r>
      <w:r>
        <w:rPr>
          <w:rFonts w:asciiTheme="minorHAnsi" w:hAnsiTheme="minorHAnsi" w:cstheme="minorHAnsi"/>
          <w:color w:val="auto"/>
          <w:vertAlign w:val="superscript"/>
        </w:rPr>
        <w:t>1</w:t>
      </w:r>
      <w:r w:rsidRPr="00AE35AA">
        <w:rPr>
          <w:rFonts w:asciiTheme="minorHAnsi" w:hAnsiTheme="minorHAnsi" w:cstheme="minorHAnsi"/>
          <w:color w:val="auto"/>
        </w:rPr>
        <w:t>, Viraj A. Master</w:t>
      </w:r>
      <w:r>
        <w:rPr>
          <w:rFonts w:asciiTheme="minorHAnsi" w:hAnsiTheme="minorHAnsi" w:cstheme="minorHAnsi"/>
          <w:color w:val="auto"/>
          <w:vertAlign w:val="superscript"/>
        </w:rPr>
        <w:t>1</w:t>
      </w:r>
    </w:p>
    <w:p w14:paraId="4E5BC20A" w14:textId="4F09F62A" w:rsidR="00AE35AA" w:rsidRPr="008D1E03" w:rsidRDefault="00AE35AA" w:rsidP="00BE129E">
      <w:pPr>
        <w:rPr>
          <w:rFonts w:ascii="Times New Roman" w:hAnsi="Times New Roman" w:cs="Times New Roman"/>
          <w:i/>
        </w:rPr>
      </w:pPr>
    </w:p>
    <w:p w14:paraId="1ADC54EF" w14:textId="61A402F0" w:rsidR="00C72332" w:rsidRPr="001B71B8" w:rsidRDefault="008D1E03" w:rsidP="00BE129E">
      <w:pPr>
        <w:rPr>
          <w:rFonts w:asciiTheme="minorHAnsi" w:hAnsiTheme="minorHAnsi" w:cstheme="minorHAnsi"/>
          <w:iCs/>
        </w:rPr>
      </w:pPr>
      <w:r w:rsidRPr="001B71B8">
        <w:rPr>
          <w:rFonts w:asciiTheme="minorHAnsi" w:hAnsiTheme="minorHAnsi" w:cstheme="minorHAnsi"/>
          <w:iCs/>
          <w:vertAlign w:val="superscript"/>
        </w:rPr>
        <w:t>1</w:t>
      </w:r>
      <w:r w:rsidRPr="001B71B8">
        <w:rPr>
          <w:rFonts w:asciiTheme="minorHAnsi" w:hAnsiTheme="minorHAnsi" w:cstheme="minorHAnsi"/>
          <w:iCs/>
        </w:rPr>
        <w:t>Department of Urology, Emory University School of Medicine, Atlanta, GA, USA</w:t>
      </w:r>
    </w:p>
    <w:p w14:paraId="46DFB5C2" w14:textId="6C1194C4" w:rsidR="00C72332" w:rsidRPr="001B71B8" w:rsidRDefault="008D1E03" w:rsidP="00BE129E">
      <w:pPr>
        <w:rPr>
          <w:rFonts w:asciiTheme="minorHAnsi" w:hAnsiTheme="minorHAnsi" w:cstheme="minorHAnsi"/>
          <w:iCs/>
        </w:rPr>
      </w:pPr>
      <w:r w:rsidRPr="001B71B8">
        <w:rPr>
          <w:rFonts w:asciiTheme="minorHAnsi" w:hAnsiTheme="minorHAnsi" w:cstheme="minorHAnsi"/>
          <w:iCs/>
          <w:vertAlign w:val="superscript"/>
        </w:rPr>
        <w:t>2</w:t>
      </w:r>
      <w:r w:rsidRPr="001B71B8">
        <w:rPr>
          <w:rFonts w:asciiTheme="minorHAnsi" w:hAnsiTheme="minorHAnsi" w:cstheme="minorHAnsi"/>
          <w:iCs/>
        </w:rPr>
        <w:t>Northeast Ohio Medical University, Rootstown, OH, USA</w:t>
      </w:r>
    </w:p>
    <w:p w14:paraId="53EEE06A" w14:textId="79850C66" w:rsidR="00C72332" w:rsidRPr="001B71B8" w:rsidRDefault="008D1E03" w:rsidP="00BE129E">
      <w:pPr>
        <w:rPr>
          <w:rFonts w:asciiTheme="minorHAnsi" w:hAnsiTheme="minorHAnsi" w:cstheme="minorHAnsi"/>
          <w:iCs/>
        </w:rPr>
      </w:pPr>
      <w:r w:rsidRPr="001B71B8">
        <w:rPr>
          <w:rFonts w:asciiTheme="minorHAnsi" w:hAnsiTheme="minorHAnsi" w:cstheme="minorHAnsi"/>
          <w:iCs/>
          <w:vertAlign w:val="superscript"/>
        </w:rPr>
        <w:t>3</w:t>
      </w:r>
      <w:r w:rsidRPr="001B71B8">
        <w:rPr>
          <w:rFonts w:asciiTheme="minorHAnsi" w:hAnsiTheme="minorHAnsi" w:cstheme="minorHAnsi"/>
          <w:iCs/>
        </w:rPr>
        <w:t>Department of Urology, University of Alabama at Birmingham, Birmingham, AL, US</w:t>
      </w:r>
      <w:r w:rsidR="00C72332" w:rsidRPr="001B71B8">
        <w:rPr>
          <w:rFonts w:asciiTheme="minorHAnsi" w:hAnsiTheme="minorHAnsi" w:cstheme="minorHAnsi"/>
          <w:iCs/>
        </w:rPr>
        <w:t>A</w:t>
      </w:r>
    </w:p>
    <w:p w14:paraId="75767641" w14:textId="0039A629" w:rsidR="008D1E03" w:rsidRPr="001B71B8" w:rsidRDefault="008D1E03" w:rsidP="00BE129E">
      <w:pPr>
        <w:rPr>
          <w:rFonts w:asciiTheme="minorHAnsi" w:hAnsiTheme="minorHAnsi" w:cstheme="minorHAnsi"/>
          <w:iCs/>
        </w:rPr>
      </w:pPr>
      <w:r w:rsidRPr="001B71B8">
        <w:rPr>
          <w:rFonts w:asciiTheme="minorHAnsi" w:hAnsiTheme="minorHAnsi" w:cstheme="minorHAnsi"/>
          <w:iCs/>
          <w:vertAlign w:val="superscript"/>
        </w:rPr>
        <w:t>4</w:t>
      </w:r>
      <w:r w:rsidRPr="001B71B8">
        <w:rPr>
          <w:rFonts w:asciiTheme="minorHAnsi" w:hAnsiTheme="minorHAnsi" w:cstheme="minorHAnsi"/>
          <w:iCs/>
        </w:rPr>
        <w:t xml:space="preserve">Department of Medical Oncology, Winship Cancer Institute of Emory University, Atlanta, </w:t>
      </w:r>
      <w:r w:rsidR="00C72332" w:rsidRPr="001B71B8">
        <w:rPr>
          <w:rFonts w:asciiTheme="minorHAnsi" w:hAnsiTheme="minorHAnsi" w:cstheme="minorHAnsi"/>
          <w:iCs/>
        </w:rPr>
        <w:t>GA, USA</w:t>
      </w:r>
    </w:p>
    <w:p w14:paraId="1457E218" w14:textId="3EA8252C" w:rsidR="008D1E03" w:rsidRPr="001B71B8" w:rsidRDefault="008D1E03" w:rsidP="00BE129E">
      <w:pPr>
        <w:rPr>
          <w:rFonts w:asciiTheme="minorHAnsi" w:hAnsiTheme="minorHAnsi" w:cstheme="minorHAnsi"/>
          <w:iCs/>
        </w:rPr>
      </w:pPr>
      <w:r w:rsidRPr="001B71B8">
        <w:rPr>
          <w:rFonts w:asciiTheme="minorHAnsi" w:hAnsiTheme="minorHAnsi" w:cstheme="minorHAnsi"/>
          <w:iCs/>
          <w:vertAlign w:val="superscript"/>
        </w:rPr>
        <w:t>5</w:t>
      </w:r>
      <w:r w:rsidRPr="001B71B8">
        <w:rPr>
          <w:rFonts w:asciiTheme="minorHAnsi" w:hAnsiTheme="minorHAnsi" w:cstheme="minorHAnsi"/>
          <w:iCs/>
        </w:rPr>
        <w:t>Department of Urology, University of Washington, Seattle, WA, USA</w:t>
      </w:r>
    </w:p>
    <w:p w14:paraId="146E8802" w14:textId="2FE13341" w:rsidR="00AE35AA" w:rsidRDefault="00AE35AA" w:rsidP="00BE129E">
      <w:pPr>
        <w:rPr>
          <w:rFonts w:asciiTheme="minorHAnsi" w:hAnsiTheme="minorHAnsi" w:cstheme="minorHAnsi"/>
          <w:bCs/>
          <w:color w:val="808080" w:themeColor="background1" w:themeShade="80"/>
        </w:rPr>
      </w:pPr>
    </w:p>
    <w:p w14:paraId="09E9302A" w14:textId="51E96631" w:rsidR="00F64840" w:rsidRPr="001B71B8" w:rsidRDefault="00A73E2C" w:rsidP="00BE129E">
      <w:pPr>
        <w:rPr>
          <w:rFonts w:asciiTheme="minorHAnsi" w:hAnsiTheme="minorHAnsi" w:cstheme="minorHAnsi"/>
          <w:iCs/>
        </w:rPr>
      </w:pPr>
      <w:r w:rsidRPr="001B71B8">
        <w:rPr>
          <w:rFonts w:asciiTheme="minorHAnsi" w:hAnsiTheme="minorHAnsi" w:cstheme="minorHAnsi"/>
          <w:iCs/>
        </w:rPr>
        <w:t xml:space="preserve">Email Address for co-authors: </w:t>
      </w:r>
    </w:p>
    <w:p w14:paraId="0F4A29A0" w14:textId="53A6DE41" w:rsidR="00A73E2C" w:rsidRPr="001B71B8" w:rsidRDefault="00A73E2C" w:rsidP="00BE129E">
      <w:pPr>
        <w:rPr>
          <w:rFonts w:asciiTheme="minorHAnsi" w:hAnsiTheme="minorHAnsi" w:cstheme="minorHAnsi"/>
          <w:iCs/>
        </w:rPr>
      </w:pPr>
      <w:r w:rsidRPr="001B71B8">
        <w:rPr>
          <w:rFonts w:asciiTheme="minorHAnsi" w:hAnsiTheme="minorHAnsi" w:cstheme="minorHAnsi"/>
          <w:iCs/>
        </w:rPr>
        <w:t>Sean Steele</w:t>
      </w:r>
      <w:r w:rsidR="00C315EB">
        <w:rPr>
          <w:rFonts w:asciiTheme="minorHAnsi" w:hAnsiTheme="minorHAnsi" w:cstheme="minorHAnsi"/>
          <w:iCs/>
        </w:rPr>
        <w:tab/>
      </w:r>
      <w:r w:rsidR="00C315EB">
        <w:rPr>
          <w:rFonts w:asciiTheme="minorHAnsi" w:hAnsiTheme="minorHAnsi" w:cstheme="minorHAnsi"/>
          <w:iCs/>
        </w:rPr>
        <w:tab/>
        <w:t>(</w:t>
      </w:r>
      <w:r w:rsidR="00904ED2" w:rsidRPr="00904ED2">
        <w:rPr>
          <w:rFonts w:asciiTheme="minorHAnsi" w:hAnsiTheme="minorHAnsi" w:cstheme="minorHAnsi"/>
          <w:iCs/>
        </w:rPr>
        <w:t>sean.steele.a@gmail.com</w:t>
      </w:r>
      <w:r w:rsidR="00C315EB">
        <w:rPr>
          <w:rFonts w:asciiTheme="minorHAnsi" w:hAnsiTheme="minorHAnsi" w:cstheme="minorHAnsi"/>
          <w:iCs/>
        </w:rPr>
        <w:t>)</w:t>
      </w:r>
    </w:p>
    <w:p w14:paraId="4205B940" w14:textId="43A94099" w:rsidR="00A73E2C" w:rsidRPr="00572A61" w:rsidRDefault="00A73E2C" w:rsidP="00BE129E">
      <w:pPr>
        <w:rPr>
          <w:rFonts w:asciiTheme="minorHAnsi" w:hAnsiTheme="minorHAnsi" w:cstheme="minorHAnsi"/>
          <w:iCs/>
          <w:lang w:val="es-ES"/>
        </w:rPr>
      </w:pPr>
      <w:r w:rsidRPr="00572A61">
        <w:rPr>
          <w:rFonts w:asciiTheme="minorHAnsi" w:hAnsiTheme="minorHAnsi" w:cstheme="minorHAnsi"/>
          <w:iCs/>
          <w:lang w:val="es-ES"/>
        </w:rPr>
        <w:t>Fangyi Lin</w:t>
      </w:r>
      <w:r w:rsidR="00C315EB">
        <w:rPr>
          <w:rFonts w:asciiTheme="minorHAnsi" w:hAnsiTheme="minorHAnsi" w:cstheme="minorHAnsi"/>
          <w:iCs/>
          <w:lang w:val="es-ES"/>
        </w:rPr>
        <w:tab/>
      </w:r>
      <w:r w:rsidR="00C315EB">
        <w:rPr>
          <w:rFonts w:asciiTheme="minorHAnsi" w:hAnsiTheme="minorHAnsi" w:cstheme="minorHAnsi"/>
          <w:iCs/>
          <w:lang w:val="es-ES"/>
        </w:rPr>
        <w:tab/>
        <w:t>(</w:t>
      </w:r>
      <w:hyperlink r:id="rId8" w:history="1">
        <w:r w:rsidR="00E371AC" w:rsidRPr="00572A61">
          <w:rPr>
            <w:iCs/>
            <w:lang w:val="es-ES"/>
          </w:rPr>
          <w:t>lfy9703@</w:t>
        </w:r>
        <w:r w:rsidR="00E371AC">
          <w:rPr>
            <w:iCs/>
            <w:lang w:val="es-ES"/>
          </w:rPr>
          <w:t>hotmail.com</w:t>
        </w:r>
      </w:hyperlink>
      <w:r w:rsidR="00C315EB">
        <w:rPr>
          <w:iCs/>
          <w:lang w:val="es-ES"/>
        </w:rPr>
        <w:t>)</w:t>
      </w:r>
    </w:p>
    <w:p w14:paraId="11456132" w14:textId="4F201761" w:rsidR="00A73E2C" w:rsidRDefault="00A73E2C" w:rsidP="00BE129E">
      <w:pPr>
        <w:rPr>
          <w:iCs/>
          <w:lang w:val="es-ES"/>
        </w:rPr>
      </w:pPr>
      <w:r w:rsidRPr="007F0055">
        <w:rPr>
          <w:rFonts w:asciiTheme="minorHAnsi" w:hAnsiTheme="minorHAnsi" w:cstheme="minorHAnsi"/>
          <w:iCs/>
          <w:lang w:val="es-ES"/>
        </w:rPr>
        <w:t>Thien-Linh Le</w:t>
      </w:r>
      <w:r w:rsidR="00C315EB">
        <w:rPr>
          <w:rFonts w:asciiTheme="minorHAnsi" w:hAnsiTheme="minorHAnsi" w:cstheme="minorHAnsi"/>
          <w:iCs/>
          <w:lang w:val="es-ES"/>
        </w:rPr>
        <w:tab/>
      </w:r>
      <w:r w:rsidR="00C315EB">
        <w:rPr>
          <w:rFonts w:asciiTheme="minorHAnsi" w:hAnsiTheme="minorHAnsi" w:cstheme="minorHAnsi"/>
          <w:iCs/>
          <w:lang w:val="es-ES"/>
        </w:rPr>
        <w:tab/>
        <w:t>(</w:t>
      </w:r>
      <w:hyperlink r:id="rId9" w:history="1">
        <w:r w:rsidRPr="007F0055">
          <w:rPr>
            <w:iCs/>
            <w:lang w:val="es-ES"/>
          </w:rPr>
          <w:t>tple2@emory.edu</w:t>
        </w:r>
      </w:hyperlink>
      <w:r w:rsidR="00C315EB">
        <w:rPr>
          <w:iCs/>
          <w:lang w:val="es-ES"/>
        </w:rPr>
        <w:t>)</w:t>
      </w:r>
    </w:p>
    <w:p w14:paraId="77BFABD8" w14:textId="1D2DD05D" w:rsidR="006C38FC" w:rsidRPr="001B71B8" w:rsidRDefault="006C38FC" w:rsidP="00BE129E">
      <w:pPr>
        <w:rPr>
          <w:rFonts w:asciiTheme="minorHAnsi" w:hAnsiTheme="minorHAnsi" w:cstheme="minorHAnsi"/>
          <w:iCs/>
        </w:rPr>
      </w:pPr>
      <w:r w:rsidRPr="001B71B8">
        <w:rPr>
          <w:rFonts w:asciiTheme="minorHAnsi" w:hAnsiTheme="minorHAnsi" w:cstheme="minorHAnsi"/>
          <w:iCs/>
        </w:rPr>
        <w:t>Alexandra Medline</w:t>
      </w:r>
      <w:r w:rsidR="00C315EB">
        <w:rPr>
          <w:rFonts w:asciiTheme="minorHAnsi" w:hAnsiTheme="minorHAnsi" w:cstheme="minorHAnsi"/>
          <w:iCs/>
        </w:rPr>
        <w:tab/>
        <w:t>(</w:t>
      </w:r>
      <w:hyperlink r:id="rId10" w:history="1">
        <w:r w:rsidRPr="001B71B8">
          <w:rPr>
            <w:rFonts w:asciiTheme="minorHAnsi" w:hAnsiTheme="minorHAnsi" w:cstheme="minorHAnsi"/>
            <w:iCs/>
          </w:rPr>
          <w:t>alexandra.medline@emory.edu</w:t>
        </w:r>
      </w:hyperlink>
      <w:r w:rsidR="00C315EB">
        <w:rPr>
          <w:rFonts w:asciiTheme="minorHAnsi" w:hAnsiTheme="minorHAnsi" w:cstheme="minorHAnsi"/>
          <w:iCs/>
        </w:rPr>
        <w:t>)</w:t>
      </w:r>
    </w:p>
    <w:p w14:paraId="7ED62112" w14:textId="019F3763" w:rsidR="006C38FC" w:rsidRPr="005F2789" w:rsidRDefault="006C38FC" w:rsidP="00BE129E">
      <w:pPr>
        <w:rPr>
          <w:rFonts w:asciiTheme="minorHAnsi" w:hAnsiTheme="minorHAnsi" w:cstheme="minorHAnsi"/>
          <w:iCs/>
        </w:rPr>
      </w:pPr>
      <w:r>
        <w:rPr>
          <w:rFonts w:asciiTheme="minorHAnsi" w:hAnsiTheme="minorHAnsi" w:cstheme="minorHAnsi"/>
          <w:iCs/>
        </w:rPr>
        <w:t>Michelle Higgins</w:t>
      </w:r>
      <w:r w:rsidR="00C315EB">
        <w:rPr>
          <w:rFonts w:asciiTheme="minorHAnsi" w:hAnsiTheme="minorHAnsi" w:cstheme="minorHAnsi"/>
          <w:iCs/>
        </w:rPr>
        <w:tab/>
        <w:t>(</w:t>
      </w:r>
      <w:r w:rsidRPr="006C38FC">
        <w:rPr>
          <w:rFonts w:asciiTheme="minorHAnsi" w:hAnsiTheme="minorHAnsi" w:cstheme="minorHAnsi"/>
          <w:iCs/>
        </w:rPr>
        <w:t>michelle.higgins@emory.edu</w:t>
      </w:r>
      <w:r w:rsidR="00C315EB">
        <w:rPr>
          <w:rFonts w:asciiTheme="minorHAnsi" w:hAnsiTheme="minorHAnsi" w:cstheme="minorHAnsi"/>
          <w:iCs/>
        </w:rPr>
        <w:t>)</w:t>
      </w:r>
    </w:p>
    <w:p w14:paraId="5AFAF56F" w14:textId="541C7BE6" w:rsidR="00A73E2C" w:rsidRPr="001B71B8" w:rsidRDefault="00A73E2C" w:rsidP="00BE129E">
      <w:pPr>
        <w:rPr>
          <w:rFonts w:asciiTheme="minorHAnsi" w:hAnsiTheme="minorHAnsi" w:cstheme="minorHAnsi"/>
          <w:iCs/>
        </w:rPr>
      </w:pPr>
      <w:r w:rsidRPr="001B71B8">
        <w:rPr>
          <w:rFonts w:asciiTheme="minorHAnsi" w:hAnsiTheme="minorHAnsi" w:cstheme="minorHAnsi"/>
          <w:iCs/>
        </w:rPr>
        <w:t>Alex Sandberg</w:t>
      </w:r>
      <w:r w:rsidR="00C315EB">
        <w:rPr>
          <w:rFonts w:asciiTheme="minorHAnsi" w:hAnsiTheme="minorHAnsi" w:cstheme="minorHAnsi"/>
          <w:iCs/>
        </w:rPr>
        <w:tab/>
      </w:r>
      <w:r w:rsidR="00C315EB">
        <w:rPr>
          <w:rFonts w:asciiTheme="minorHAnsi" w:hAnsiTheme="minorHAnsi" w:cstheme="minorHAnsi"/>
          <w:iCs/>
        </w:rPr>
        <w:tab/>
        <w:t>(</w:t>
      </w:r>
      <w:hyperlink r:id="rId11" w:history="1">
        <w:r w:rsidRPr="001B71B8">
          <w:rPr>
            <w:rFonts w:asciiTheme="minorHAnsi" w:hAnsiTheme="minorHAnsi" w:cstheme="minorHAnsi"/>
            <w:iCs/>
          </w:rPr>
          <w:t>alex.sandberg@emory.edu</w:t>
        </w:r>
      </w:hyperlink>
      <w:r w:rsidR="00C315EB">
        <w:rPr>
          <w:rFonts w:asciiTheme="minorHAnsi" w:hAnsiTheme="minorHAnsi" w:cstheme="minorHAnsi"/>
          <w:iCs/>
        </w:rPr>
        <w:t>)</w:t>
      </w:r>
    </w:p>
    <w:p w14:paraId="65C29A56" w14:textId="63CA0377" w:rsidR="00A73E2C" w:rsidRPr="001B71B8" w:rsidRDefault="00A73E2C" w:rsidP="00BE129E">
      <w:pPr>
        <w:rPr>
          <w:rFonts w:asciiTheme="minorHAnsi" w:hAnsiTheme="minorHAnsi" w:cstheme="minorHAnsi"/>
          <w:iCs/>
        </w:rPr>
      </w:pPr>
      <w:r w:rsidRPr="001B71B8">
        <w:rPr>
          <w:rFonts w:asciiTheme="minorHAnsi" w:hAnsiTheme="minorHAnsi" w:cstheme="minorHAnsi"/>
          <w:iCs/>
        </w:rPr>
        <w:t>Sean Evans</w:t>
      </w:r>
      <w:r w:rsidR="00C315EB">
        <w:rPr>
          <w:rFonts w:asciiTheme="minorHAnsi" w:hAnsiTheme="minorHAnsi" w:cstheme="minorHAnsi"/>
          <w:iCs/>
        </w:rPr>
        <w:tab/>
      </w:r>
      <w:r w:rsidR="00C315EB">
        <w:rPr>
          <w:rFonts w:asciiTheme="minorHAnsi" w:hAnsiTheme="minorHAnsi" w:cstheme="minorHAnsi"/>
          <w:iCs/>
        </w:rPr>
        <w:tab/>
        <w:t>(</w:t>
      </w:r>
      <w:hyperlink r:id="rId12" w:history="1">
        <w:r w:rsidRPr="001B71B8">
          <w:rPr>
            <w:rFonts w:asciiTheme="minorHAnsi" w:hAnsiTheme="minorHAnsi" w:cstheme="minorHAnsi"/>
            <w:iCs/>
          </w:rPr>
          <w:t>sean.evans2@emory.edu</w:t>
        </w:r>
      </w:hyperlink>
      <w:r w:rsidR="00C315EB">
        <w:rPr>
          <w:rFonts w:asciiTheme="minorHAnsi" w:hAnsiTheme="minorHAnsi" w:cstheme="minorHAnsi"/>
          <w:iCs/>
        </w:rPr>
        <w:t>)</w:t>
      </w:r>
    </w:p>
    <w:p w14:paraId="3D0FCC09" w14:textId="57F3DA86" w:rsidR="00A73E2C" w:rsidRPr="001B71B8" w:rsidRDefault="00A73E2C" w:rsidP="00BE129E">
      <w:pPr>
        <w:rPr>
          <w:rFonts w:asciiTheme="minorHAnsi" w:hAnsiTheme="minorHAnsi" w:cstheme="minorHAnsi"/>
          <w:iCs/>
        </w:rPr>
      </w:pPr>
      <w:r w:rsidRPr="001B71B8">
        <w:rPr>
          <w:rFonts w:asciiTheme="minorHAnsi" w:hAnsiTheme="minorHAnsi" w:cstheme="minorHAnsi"/>
          <w:iCs/>
        </w:rPr>
        <w:t>Gordon Hong</w:t>
      </w:r>
      <w:r w:rsidR="00C315EB">
        <w:rPr>
          <w:rFonts w:asciiTheme="minorHAnsi" w:hAnsiTheme="minorHAnsi" w:cstheme="minorHAnsi"/>
          <w:iCs/>
        </w:rPr>
        <w:tab/>
      </w:r>
      <w:r w:rsidR="00C315EB">
        <w:rPr>
          <w:rFonts w:asciiTheme="minorHAnsi" w:hAnsiTheme="minorHAnsi" w:cstheme="minorHAnsi"/>
          <w:iCs/>
        </w:rPr>
        <w:tab/>
        <w:t>(</w:t>
      </w:r>
      <w:hyperlink r:id="rId13" w:history="1">
        <w:r w:rsidRPr="001B71B8">
          <w:rPr>
            <w:rFonts w:asciiTheme="minorHAnsi" w:hAnsiTheme="minorHAnsi" w:cstheme="minorHAnsi"/>
            <w:iCs/>
          </w:rPr>
          <w:t>ghong@neomed.edu</w:t>
        </w:r>
      </w:hyperlink>
      <w:r w:rsidR="00C315EB">
        <w:rPr>
          <w:rFonts w:asciiTheme="minorHAnsi" w:hAnsiTheme="minorHAnsi" w:cstheme="minorHAnsi"/>
          <w:iCs/>
        </w:rPr>
        <w:t>)</w:t>
      </w:r>
    </w:p>
    <w:p w14:paraId="59FE3274" w14:textId="41132EE8" w:rsidR="00A73E2C" w:rsidRPr="001B71B8" w:rsidRDefault="00A73E2C" w:rsidP="00BE129E">
      <w:pPr>
        <w:rPr>
          <w:rFonts w:asciiTheme="minorHAnsi" w:hAnsiTheme="minorHAnsi" w:cstheme="minorHAnsi"/>
          <w:iCs/>
        </w:rPr>
      </w:pPr>
      <w:r w:rsidRPr="001B71B8">
        <w:rPr>
          <w:rFonts w:asciiTheme="minorHAnsi" w:hAnsiTheme="minorHAnsi" w:cstheme="minorHAnsi"/>
          <w:iCs/>
        </w:rPr>
        <w:t>Milton Williams</w:t>
      </w:r>
      <w:r w:rsidR="00C315EB">
        <w:rPr>
          <w:rFonts w:asciiTheme="minorHAnsi" w:hAnsiTheme="minorHAnsi" w:cstheme="minorHAnsi"/>
          <w:iCs/>
        </w:rPr>
        <w:tab/>
        <w:t>(</w:t>
      </w:r>
      <w:r w:rsidR="009E6780">
        <w:rPr>
          <w:rFonts w:asciiTheme="minorHAnsi" w:hAnsiTheme="minorHAnsi" w:cstheme="minorHAnsi"/>
          <w:iCs/>
        </w:rPr>
        <w:t>williamsmilton622@gmail.com</w:t>
      </w:r>
      <w:r w:rsidR="00C315EB">
        <w:rPr>
          <w:rFonts w:asciiTheme="minorHAnsi" w:hAnsiTheme="minorHAnsi" w:cstheme="minorHAnsi"/>
          <w:iCs/>
        </w:rPr>
        <w:t>)</w:t>
      </w:r>
    </w:p>
    <w:p w14:paraId="2D7CBEA2" w14:textId="17FB4729" w:rsidR="00A44A4F" w:rsidRPr="001B71B8" w:rsidRDefault="00A44A4F" w:rsidP="00BE129E">
      <w:pPr>
        <w:rPr>
          <w:rFonts w:asciiTheme="minorHAnsi" w:hAnsiTheme="minorHAnsi" w:cstheme="minorHAnsi"/>
          <w:iCs/>
        </w:rPr>
      </w:pPr>
      <w:r w:rsidRPr="001B71B8">
        <w:rPr>
          <w:rFonts w:asciiTheme="minorHAnsi" w:hAnsiTheme="minorHAnsi" w:cstheme="minorHAnsi"/>
          <w:iCs/>
        </w:rPr>
        <w:t>Mehmet A. Bilen</w:t>
      </w:r>
      <w:r w:rsidR="00C315EB">
        <w:rPr>
          <w:rFonts w:asciiTheme="minorHAnsi" w:hAnsiTheme="minorHAnsi" w:cstheme="minorHAnsi"/>
          <w:iCs/>
        </w:rPr>
        <w:tab/>
        <w:t>(</w:t>
      </w:r>
      <w:hyperlink r:id="rId14" w:history="1">
        <w:r w:rsidRPr="001B71B8">
          <w:rPr>
            <w:rFonts w:asciiTheme="minorHAnsi" w:hAnsiTheme="minorHAnsi" w:cstheme="minorHAnsi"/>
            <w:iCs/>
          </w:rPr>
          <w:t>mehmet.a.bilen@emory.edu</w:t>
        </w:r>
      </w:hyperlink>
      <w:r w:rsidR="00C315EB">
        <w:rPr>
          <w:rFonts w:asciiTheme="minorHAnsi" w:hAnsiTheme="minorHAnsi" w:cstheme="minorHAnsi"/>
          <w:iCs/>
        </w:rPr>
        <w:t>)</w:t>
      </w:r>
    </w:p>
    <w:p w14:paraId="66B2FEE0" w14:textId="1DE5B14F" w:rsidR="00A44A4F" w:rsidRPr="001B71B8" w:rsidRDefault="00A44A4F" w:rsidP="00BE129E">
      <w:pPr>
        <w:rPr>
          <w:rFonts w:asciiTheme="minorHAnsi" w:hAnsiTheme="minorHAnsi" w:cstheme="minorHAnsi"/>
          <w:iCs/>
          <w:lang w:val="es-ES"/>
        </w:rPr>
      </w:pPr>
      <w:r w:rsidRPr="001B71B8">
        <w:rPr>
          <w:rFonts w:asciiTheme="minorHAnsi" w:hAnsiTheme="minorHAnsi" w:cstheme="minorHAnsi"/>
          <w:iCs/>
          <w:lang w:val="es-ES"/>
        </w:rPr>
        <w:t>Sarah Psutka</w:t>
      </w:r>
      <w:r w:rsidR="00C315EB">
        <w:rPr>
          <w:rFonts w:asciiTheme="minorHAnsi" w:hAnsiTheme="minorHAnsi" w:cstheme="minorHAnsi"/>
          <w:iCs/>
          <w:lang w:val="es-ES"/>
        </w:rPr>
        <w:tab/>
      </w:r>
      <w:r w:rsidR="00C315EB">
        <w:rPr>
          <w:rFonts w:asciiTheme="minorHAnsi" w:hAnsiTheme="minorHAnsi" w:cstheme="minorHAnsi"/>
          <w:iCs/>
          <w:lang w:val="es-ES"/>
        </w:rPr>
        <w:tab/>
        <w:t>(</w:t>
      </w:r>
      <w:hyperlink r:id="rId15" w:history="1">
        <w:r w:rsidRPr="001B71B8">
          <w:rPr>
            <w:rFonts w:asciiTheme="minorHAnsi" w:hAnsiTheme="minorHAnsi" w:cstheme="minorHAnsi"/>
            <w:iCs/>
            <w:lang w:val="es-ES"/>
          </w:rPr>
          <w:t>spsutka@uw.edu</w:t>
        </w:r>
      </w:hyperlink>
      <w:r w:rsidR="00C315EB">
        <w:rPr>
          <w:rFonts w:asciiTheme="minorHAnsi" w:hAnsiTheme="minorHAnsi" w:cstheme="minorHAnsi"/>
          <w:iCs/>
          <w:lang w:val="es-ES"/>
        </w:rPr>
        <w:t>)</w:t>
      </w:r>
    </w:p>
    <w:p w14:paraId="532E46B6" w14:textId="0FCFED22" w:rsidR="00A44A4F" w:rsidRPr="001B71B8" w:rsidRDefault="00A44A4F" w:rsidP="00BE129E">
      <w:pPr>
        <w:rPr>
          <w:rFonts w:asciiTheme="minorHAnsi" w:hAnsiTheme="minorHAnsi" w:cstheme="minorHAnsi"/>
          <w:iCs/>
          <w:lang w:val="es-ES"/>
        </w:rPr>
      </w:pPr>
      <w:r w:rsidRPr="001B71B8">
        <w:rPr>
          <w:rFonts w:asciiTheme="minorHAnsi" w:hAnsiTheme="minorHAnsi" w:cstheme="minorHAnsi"/>
          <w:iCs/>
          <w:lang w:val="es-ES"/>
        </w:rPr>
        <w:t>Kenneth Ogan</w:t>
      </w:r>
      <w:r w:rsidR="00C315EB">
        <w:rPr>
          <w:rFonts w:asciiTheme="minorHAnsi" w:hAnsiTheme="minorHAnsi" w:cstheme="minorHAnsi"/>
          <w:iCs/>
          <w:lang w:val="es-ES"/>
        </w:rPr>
        <w:tab/>
      </w:r>
      <w:r w:rsidR="00C315EB">
        <w:rPr>
          <w:rFonts w:asciiTheme="minorHAnsi" w:hAnsiTheme="minorHAnsi" w:cstheme="minorHAnsi"/>
          <w:iCs/>
          <w:lang w:val="es-ES"/>
        </w:rPr>
        <w:tab/>
        <w:t>(</w:t>
      </w:r>
      <w:hyperlink r:id="rId16" w:history="1">
        <w:r w:rsidRPr="001B71B8">
          <w:rPr>
            <w:rFonts w:asciiTheme="minorHAnsi" w:hAnsiTheme="minorHAnsi" w:cstheme="minorHAnsi"/>
            <w:iCs/>
            <w:lang w:val="es-ES"/>
          </w:rPr>
          <w:t>kogan@emory.edu</w:t>
        </w:r>
      </w:hyperlink>
      <w:r w:rsidR="00C315EB">
        <w:rPr>
          <w:rFonts w:asciiTheme="minorHAnsi" w:hAnsiTheme="minorHAnsi" w:cstheme="minorHAnsi"/>
          <w:iCs/>
          <w:lang w:val="es-ES"/>
        </w:rPr>
        <w:t>)</w:t>
      </w:r>
    </w:p>
    <w:p w14:paraId="5A322175" w14:textId="49AB7046" w:rsidR="00A44A4F" w:rsidRDefault="00043780" w:rsidP="00BE129E">
      <w:pPr>
        <w:rPr>
          <w:rFonts w:asciiTheme="minorHAnsi" w:hAnsiTheme="minorHAnsi" w:cstheme="minorHAnsi"/>
          <w:iCs/>
          <w:lang w:val="es-ES"/>
        </w:rPr>
      </w:pPr>
      <w:r w:rsidRPr="001B71B8">
        <w:rPr>
          <w:rFonts w:asciiTheme="minorHAnsi" w:hAnsiTheme="minorHAnsi" w:cstheme="minorHAnsi"/>
          <w:iCs/>
        </w:rPr>
        <w:t>Viraj A. Master</w:t>
      </w:r>
      <w:r>
        <w:rPr>
          <w:rFonts w:asciiTheme="minorHAnsi" w:hAnsiTheme="minorHAnsi" w:cstheme="minorHAnsi"/>
          <w:iCs/>
        </w:rPr>
        <w:tab/>
        <w:t>(</w:t>
      </w:r>
      <w:hyperlink r:id="rId17" w:history="1">
        <w:r w:rsidRPr="00C315EB">
          <w:rPr>
            <w:rStyle w:val="Hyperlink"/>
          </w:rPr>
          <w:t>virajmaster@gmail.com</w:t>
        </w:r>
      </w:hyperlink>
      <w:r>
        <w:rPr>
          <w:rStyle w:val="Hyperlink"/>
        </w:rPr>
        <w:t>)</w:t>
      </w:r>
    </w:p>
    <w:p w14:paraId="28D7D343" w14:textId="77777777" w:rsidR="00043780" w:rsidRPr="001B71B8" w:rsidRDefault="00043780" w:rsidP="00BE129E">
      <w:pPr>
        <w:rPr>
          <w:rFonts w:asciiTheme="minorHAnsi" w:hAnsiTheme="minorHAnsi" w:cstheme="minorHAnsi"/>
          <w:iCs/>
          <w:lang w:val="es-ES"/>
        </w:rPr>
      </w:pPr>
    </w:p>
    <w:p w14:paraId="6B5FB984" w14:textId="50E2E7DB" w:rsidR="00A44A4F" w:rsidRPr="001B71B8" w:rsidRDefault="00A44A4F" w:rsidP="00BE129E">
      <w:pPr>
        <w:rPr>
          <w:rFonts w:asciiTheme="minorHAnsi" w:hAnsiTheme="minorHAnsi" w:cstheme="minorHAnsi"/>
          <w:iCs/>
        </w:rPr>
      </w:pPr>
      <w:r w:rsidRPr="001B71B8">
        <w:rPr>
          <w:rFonts w:asciiTheme="minorHAnsi" w:hAnsiTheme="minorHAnsi" w:cstheme="minorHAnsi"/>
          <w:iCs/>
        </w:rPr>
        <w:t>Corresponding author:</w:t>
      </w:r>
    </w:p>
    <w:p w14:paraId="4CBC658F" w14:textId="36C8E521" w:rsidR="00A44A4F" w:rsidRPr="001B71B8" w:rsidRDefault="00A44A4F" w:rsidP="00BE129E">
      <w:pPr>
        <w:rPr>
          <w:rFonts w:asciiTheme="minorHAnsi" w:hAnsiTheme="minorHAnsi" w:cstheme="minorHAnsi"/>
          <w:iCs/>
        </w:rPr>
      </w:pPr>
      <w:r w:rsidRPr="001B71B8">
        <w:rPr>
          <w:rFonts w:asciiTheme="minorHAnsi" w:hAnsiTheme="minorHAnsi" w:cstheme="minorHAnsi"/>
          <w:iCs/>
        </w:rPr>
        <w:t>Viraj A. Master</w:t>
      </w:r>
      <w:r w:rsidR="00C315EB">
        <w:rPr>
          <w:rFonts w:asciiTheme="minorHAnsi" w:hAnsiTheme="minorHAnsi" w:cstheme="minorHAnsi"/>
          <w:iCs/>
        </w:rPr>
        <w:tab/>
        <w:t>(</w:t>
      </w:r>
      <w:hyperlink r:id="rId18" w:history="1">
        <w:r w:rsidR="00C315EB" w:rsidRPr="00C315EB">
          <w:rPr>
            <w:rStyle w:val="Hyperlink"/>
          </w:rPr>
          <w:t>virajmaster@gmail.com</w:t>
        </w:r>
      </w:hyperlink>
      <w:r w:rsidR="00C315EB">
        <w:rPr>
          <w:rStyle w:val="Hyperlink"/>
        </w:rPr>
        <w:t>)</w:t>
      </w:r>
    </w:p>
    <w:p w14:paraId="50C38C6F" w14:textId="77777777" w:rsidR="00A73E2C" w:rsidRPr="00A44A4F" w:rsidRDefault="00A73E2C" w:rsidP="00BE129E">
      <w:pPr>
        <w:rPr>
          <w:rFonts w:asciiTheme="minorHAnsi" w:hAnsiTheme="minorHAnsi" w:cstheme="minorHAnsi"/>
          <w:bCs/>
          <w:color w:val="808080" w:themeColor="background1" w:themeShade="80"/>
        </w:rPr>
      </w:pPr>
    </w:p>
    <w:p w14:paraId="521196D5" w14:textId="540AEA2B" w:rsidR="00E67951" w:rsidRPr="001B1519" w:rsidRDefault="00E67951" w:rsidP="00BE129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74269865" w14:textId="4398729D" w:rsidR="00E67951" w:rsidRDefault="00043780" w:rsidP="00BE129E">
      <w:pPr>
        <w:rPr>
          <w:rFonts w:asciiTheme="minorHAnsi" w:hAnsiTheme="minorHAnsi" w:cstheme="minorHAnsi"/>
          <w:color w:val="auto"/>
        </w:rPr>
      </w:pPr>
      <w:r>
        <w:rPr>
          <w:rFonts w:asciiTheme="minorHAnsi" w:hAnsiTheme="minorHAnsi" w:cstheme="minorHAnsi"/>
          <w:color w:val="auto"/>
        </w:rPr>
        <w:t>b</w:t>
      </w:r>
      <w:r w:rsidR="00E67951" w:rsidRPr="003E5D7F">
        <w:rPr>
          <w:rFonts w:asciiTheme="minorHAnsi" w:hAnsiTheme="minorHAnsi" w:cstheme="minorHAnsi"/>
          <w:color w:val="auto"/>
        </w:rPr>
        <w:t xml:space="preserve">ody </w:t>
      </w:r>
      <w:r>
        <w:rPr>
          <w:rFonts w:asciiTheme="minorHAnsi" w:hAnsiTheme="minorHAnsi" w:cstheme="minorHAnsi"/>
          <w:color w:val="auto"/>
        </w:rPr>
        <w:t>c</w:t>
      </w:r>
      <w:r w:rsidR="00E67951" w:rsidRPr="003E5D7F">
        <w:rPr>
          <w:rFonts w:asciiTheme="minorHAnsi" w:hAnsiTheme="minorHAnsi" w:cstheme="minorHAnsi"/>
          <w:color w:val="auto"/>
        </w:rPr>
        <w:t xml:space="preserve">omposition, </w:t>
      </w:r>
      <w:r>
        <w:rPr>
          <w:rFonts w:asciiTheme="minorHAnsi" w:hAnsiTheme="minorHAnsi" w:cstheme="minorHAnsi"/>
          <w:color w:val="auto"/>
        </w:rPr>
        <w:t>s</w:t>
      </w:r>
      <w:r w:rsidR="00E67951" w:rsidRPr="003E5D7F">
        <w:rPr>
          <w:rFonts w:asciiTheme="minorHAnsi" w:hAnsiTheme="minorHAnsi" w:cstheme="minorHAnsi"/>
          <w:color w:val="auto"/>
        </w:rPr>
        <w:t xml:space="preserve">egmentation, </w:t>
      </w:r>
      <w:r>
        <w:rPr>
          <w:rFonts w:asciiTheme="minorHAnsi" w:hAnsiTheme="minorHAnsi" w:cstheme="minorHAnsi"/>
          <w:color w:val="auto"/>
        </w:rPr>
        <w:t>l</w:t>
      </w:r>
      <w:r w:rsidR="00E67951" w:rsidRPr="003E5D7F">
        <w:rPr>
          <w:rFonts w:asciiTheme="minorHAnsi" w:hAnsiTheme="minorHAnsi" w:cstheme="minorHAnsi"/>
          <w:color w:val="auto"/>
        </w:rPr>
        <w:t xml:space="preserve">inear </w:t>
      </w:r>
      <w:r>
        <w:rPr>
          <w:rFonts w:asciiTheme="minorHAnsi" w:hAnsiTheme="minorHAnsi" w:cstheme="minorHAnsi"/>
          <w:color w:val="auto"/>
        </w:rPr>
        <w:t>m</w:t>
      </w:r>
      <w:r w:rsidR="00E67951" w:rsidRPr="003E5D7F">
        <w:rPr>
          <w:rFonts w:asciiTheme="minorHAnsi" w:hAnsiTheme="minorHAnsi" w:cstheme="minorHAnsi"/>
          <w:color w:val="auto"/>
        </w:rPr>
        <w:t xml:space="preserve">easurement, </w:t>
      </w:r>
      <w:r>
        <w:rPr>
          <w:rFonts w:asciiTheme="minorHAnsi" w:hAnsiTheme="minorHAnsi" w:cstheme="minorHAnsi"/>
          <w:color w:val="auto"/>
        </w:rPr>
        <w:t>r</w:t>
      </w:r>
      <w:r w:rsidR="00E67951" w:rsidRPr="003E5D7F">
        <w:rPr>
          <w:rFonts w:asciiTheme="minorHAnsi" w:hAnsiTheme="minorHAnsi" w:cstheme="minorHAnsi"/>
          <w:color w:val="auto"/>
        </w:rPr>
        <w:t xml:space="preserve">isk </w:t>
      </w:r>
      <w:r>
        <w:rPr>
          <w:rFonts w:asciiTheme="minorHAnsi" w:hAnsiTheme="minorHAnsi" w:cstheme="minorHAnsi"/>
          <w:color w:val="auto"/>
        </w:rPr>
        <w:t>e</w:t>
      </w:r>
      <w:r w:rsidR="00E67951" w:rsidRPr="003E5D7F">
        <w:rPr>
          <w:rFonts w:asciiTheme="minorHAnsi" w:hAnsiTheme="minorHAnsi" w:cstheme="minorHAnsi"/>
          <w:color w:val="auto"/>
        </w:rPr>
        <w:t xml:space="preserve">valuation, </w:t>
      </w:r>
      <w:r>
        <w:rPr>
          <w:rFonts w:asciiTheme="minorHAnsi" w:hAnsiTheme="minorHAnsi" w:cstheme="minorHAnsi"/>
          <w:color w:val="auto"/>
        </w:rPr>
        <w:t>s</w:t>
      </w:r>
      <w:r w:rsidR="00E67951" w:rsidRPr="003E5D7F">
        <w:rPr>
          <w:rFonts w:asciiTheme="minorHAnsi" w:hAnsiTheme="minorHAnsi" w:cstheme="minorHAnsi"/>
          <w:color w:val="auto"/>
        </w:rPr>
        <w:t>arcopenia</w:t>
      </w:r>
      <w:r w:rsidR="00B74AA0" w:rsidRPr="0087394A">
        <w:rPr>
          <w:rFonts w:asciiTheme="minorHAnsi" w:hAnsiTheme="minorHAnsi" w:cstheme="minorHAnsi"/>
          <w:color w:val="auto"/>
        </w:rPr>
        <w:t xml:space="preserve">, </w:t>
      </w:r>
      <w:r w:rsidR="00457B51" w:rsidRPr="0087394A">
        <w:rPr>
          <w:rFonts w:asciiTheme="minorHAnsi" w:hAnsiTheme="minorHAnsi" w:cstheme="minorHAnsi"/>
          <w:color w:val="auto"/>
        </w:rPr>
        <w:t xml:space="preserve">CT imaging, MRI </w:t>
      </w:r>
      <w:r>
        <w:rPr>
          <w:rFonts w:asciiTheme="minorHAnsi" w:hAnsiTheme="minorHAnsi" w:cstheme="minorHAnsi"/>
          <w:color w:val="auto"/>
        </w:rPr>
        <w:t>i</w:t>
      </w:r>
      <w:r w:rsidR="00457B51" w:rsidRPr="0087394A">
        <w:rPr>
          <w:rFonts w:asciiTheme="minorHAnsi" w:hAnsiTheme="minorHAnsi" w:cstheme="minorHAnsi"/>
          <w:color w:val="auto"/>
        </w:rPr>
        <w:t>maging</w:t>
      </w:r>
    </w:p>
    <w:p w14:paraId="4F044337" w14:textId="77777777" w:rsidR="009F145E" w:rsidRPr="0087394A" w:rsidRDefault="009F145E" w:rsidP="00BE129E">
      <w:pPr>
        <w:rPr>
          <w:rFonts w:asciiTheme="minorHAnsi" w:hAnsiTheme="minorHAnsi" w:cstheme="minorHAnsi"/>
          <w:color w:val="auto"/>
        </w:rPr>
      </w:pPr>
    </w:p>
    <w:p w14:paraId="07B14578" w14:textId="4A71CE9F" w:rsidR="00E67951" w:rsidRPr="001B1519" w:rsidRDefault="00E67951" w:rsidP="00BE129E">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p>
    <w:p w14:paraId="36C2B9ED" w14:textId="0B107E96" w:rsidR="00E67951" w:rsidRDefault="00E67951" w:rsidP="00BE129E">
      <w:pPr>
        <w:rPr>
          <w:color w:val="808080"/>
        </w:rPr>
      </w:pPr>
      <w:r>
        <w:t xml:space="preserve">Segmentation and linear measurements quantify skeletal muscle mass and adipose tissues using </w:t>
      </w:r>
      <w:r w:rsidR="00A965A3" w:rsidRPr="00A965A3">
        <w:t xml:space="preserve">Computed </w:t>
      </w:r>
      <w:r w:rsidR="00550067">
        <w:t>T</w:t>
      </w:r>
      <w:r w:rsidR="00A965A3" w:rsidRPr="00A965A3">
        <w:t>omography</w:t>
      </w:r>
      <w:r w:rsidR="00A965A3">
        <w:t xml:space="preserve"> </w:t>
      </w:r>
      <w:r>
        <w:t xml:space="preserve">and/or </w:t>
      </w:r>
      <w:r w:rsidR="00F60FE4" w:rsidRPr="00F60FE4">
        <w:t xml:space="preserve">Magnetic </w:t>
      </w:r>
      <w:r w:rsidR="00550067">
        <w:t>R</w:t>
      </w:r>
      <w:r w:rsidR="00F60FE4" w:rsidRPr="00F60FE4">
        <w:t xml:space="preserve">esonance </w:t>
      </w:r>
      <w:r w:rsidR="00550067">
        <w:t>I</w:t>
      </w:r>
      <w:r w:rsidR="00F60FE4" w:rsidRPr="00F60FE4">
        <w:t>maging</w:t>
      </w:r>
      <w:r w:rsidR="00F60FE4">
        <w:t xml:space="preserve"> </w:t>
      </w:r>
      <w:r>
        <w:t xml:space="preserve">images. Here, we </w:t>
      </w:r>
      <w:r w:rsidR="009F2604">
        <w:t xml:space="preserve">outline </w:t>
      </w:r>
      <w:r>
        <w:t xml:space="preserve">the use of Slice-O-Matic software and </w:t>
      </w:r>
      <w:r w:rsidR="009F2604">
        <w:t xml:space="preserve">Horos </w:t>
      </w:r>
      <w:r>
        <w:t>imag</w:t>
      </w:r>
      <w:r w:rsidR="00B85B94">
        <w:t>e</w:t>
      </w:r>
      <w:r>
        <w:t xml:space="preserve"> viewer </w:t>
      </w:r>
      <w:r w:rsidR="009F2604">
        <w:t>for rapid and accurate</w:t>
      </w:r>
      <w:r>
        <w:t xml:space="preserve"> analy</w:t>
      </w:r>
      <w:r w:rsidR="009F2604">
        <w:t>sis of</w:t>
      </w:r>
      <w:r>
        <w:t xml:space="preserve"> body composition. These methods </w:t>
      </w:r>
      <w:r w:rsidR="009F2604">
        <w:t>can provide important information for prognosis and risk stratification.</w:t>
      </w:r>
    </w:p>
    <w:p w14:paraId="67638ED0" w14:textId="77777777" w:rsidR="00E67951" w:rsidRPr="001B1519" w:rsidRDefault="00E67951" w:rsidP="00BE129E">
      <w:pPr>
        <w:rPr>
          <w:rFonts w:asciiTheme="minorHAnsi" w:hAnsiTheme="minorHAnsi" w:cstheme="minorHAnsi"/>
        </w:rPr>
      </w:pPr>
    </w:p>
    <w:p w14:paraId="716AB9F8" w14:textId="12D4E549" w:rsidR="00E67951" w:rsidRPr="001B1519" w:rsidRDefault="00E67951" w:rsidP="00BE129E">
      <w:pPr>
        <w:rPr>
          <w:rFonts w:asciiTheme="minorHAnsi" w:hAnsiTheme="minorHAnsi" w:cstheme="minorHAnsi"/>
          <w:color w:val="808080"/>
        </w:rPr>
      </w:pPr>
      <w:r w:rsidRPr="001B1519">
        <w:rPr>
          <w:rFonts w:asciiTheme="minorHAnsi" w:hAnsiTheme="minorHAnsi" w:cstheme="minorHAnsi"/>
          <w:b/>
          <w:bCs/>
        </w:rPr>
        <w:t>ABSTRACT:</w:t>
      </w:r>
    </w:p>
    <w:p w14:paraId="266D5B54" w14:textId="02C04FB0" w:rsidR="00E67951" w:rsidRDefault="00E67951" w:rsidP="00BE129E">
      <w:r>
        <w:t xml:space="preserve">Body composition is </w:t>
      </w:r>
      <w:r w:rsidR="00AA3FC0">
        <w:t>associated</w:t>
      </w:r>
      <w:r>
        <w:t xml:space="preserve"> with</w:t>
      </w:r>
      <w:r w:rsidR="009F2604">
        <w:t xml:space="preserve"> risk of disease progression and treatment complications</w:t>
      </w:r>
      <w:r>
        <w:t xml:space="preserve"> in a variety of conditions. Therefore, quantification of skeletal muscle mass and adipose tissues on </w:t>
      </w:r>
      <w:r w:rsidR="00A9544B" w:rsidRPr="00A965A3">
        <w:t xml:space="preserve">Computed </w:t>
      </w:r>
      <w:r w:rsidR="00A9544B">
        <w:t>T</w:t>
      </w:r>
      <w:r w:rsidR="00A9544B" w:rsidRPr="00A965A3">
        <w:t>omography</w:t>
      </w:r>
      <w:r w:rsidR="00A9544B">
        <w:t xml:space="preserve"> (</w:t>
      </w:r>
      <w:r>
        <w:t>CT</w:t>
      </w:r>
      <w:r w:rsidR="00A9544B">
        <w:t>)</w:t>
      </w:r>
      <w:r>
        <w:t xml:space="preserve"> and/or </w:t>
      </w:r>
      <w:r w:rsidR="00A9544B" w:rsidRPr="00F60FE4">
        <w:t xml:space="preserve">Magnetic </w:t>
      </w:r>
      <w:r w:rsidR="00A9544B">
        <w:t>R</w:t>
      </w:r>
      <w:r w:rsidR="00A9544B" w:rsidRPr="00F60FE4">
        <w:t xml:space="preserve">esonance </w:t>
      </w:r>
      <w:r w:rsidR="00A9544B">
        <w:t>I</w:t>
      </w:r>
      <w:r w:rsidR="00A9544B" w:rsidRPr="00F60FE4">
        <w:t>maging</w:t>
      </w:r>
      <w:r w:rsidR="00A9544B">
        <w:t xml:space="preserve"> (</w:t>
      </w:r>
      <w:r>
        <w:t>MRI</w:t>
      </w:r>
      <w:r w:rsidR="00A9544B">
        <w:t>)</w:t>
      </w:r>
      <w:r>
        <w:t xml:space="preserve"> </w:t>
      </w:r>
      <w:r w:rsidR="00AA3FC0">
        <w:t>may inform</w:t>
      </w:r>
      <w:r>
        <w:t xml:space="preserve"> surgery risk evaluation and disease prognosis. This article describes two quantification methods originally described by </w:t>
      </w:r>
      <w:r w:rsidR="00624EC5" w:rsidRPr="00624EC5">
        <w:rPr>
          <w:noProof/>
        </w:rPr>
        <w:t>Mourtzakis</w:t>
      </w:r>
      <w:r w:rsidR="00624EC5">
        <w:t xml:space="preserve"> et al.</w:t>
      </w:r>
      <w:r>
        <w:t xml:space="preserve"> and Avrutin et al.: tissue segmentation and linear measurement of skeletal muscle. Patients’ cross-sectional image</w:t>
      </w:r>
      <w:r w:rsidR="00AA3FC0">
        <w:t xml:space="preserve"> at the midpoint</w:t>
      </w:r>
      <w:r>
        <w:t xml:space="preserve"> of the third lumbar vertebra was obtained for both measurements. For segmentation, the images were imported into Slice-O-Matic and colored for skeletal muscle, intramuscular adipose tissue, visceral adipose </w:t>
      </w:r>
      <w:r w:rsidR="00550067">
        <w:t>tissue,</w:t>
      </w:r>
      <w:r>
        <w:t xml:space="preserve"> and subcutaneous adipose tissue. Then, surface areas of each tissue type </w:t>
      </w:r>
      <w:r w:rsidR="00C76B94">
        <w:t xml:space="preserve">were </w:t>
      </w:r>
      <w:r>
        <w:t xml:space="preserve">calculated using the tag surface area function. For linear measurements, the height and width of </w:t>
      </w:r>
      <w:r w:rsidR="00A9544B">
        <w:t>bilateral</w:t>
      </w:r>
      <w:r>
        <w:t xml:space="preserve"> psoas and paraspinal muscles at the level of the third lumbar vertebra </w:t>
      </w:r>
      <w:r w:rsidR="00AA3FC0">
        <w:t xml:space="preserve">are measured </w:t>
      </w:r>
      <w:r>
        <w:t>and the</w:t>
      </w:r>
      <w:r w:rsidR="00250295">
        <w:t xml:space="preserve"> calculation using</w:t>
      </w:r>
      <w:r>
        <w:t xml:space="preserve"> these </w:t>
      </w:r>
      <w:r w:rsidR="00A9544B">
        <w:t xml:space="preserve">four </w:t>
      </w:r>
      <w:r>
        <w:t xml:space="preserve">values yield the </w:t>
      </w:r>
      <w:r w:rsidR="00AA3FC0">
        <w:t xml:space="preserve">estimated </w:t>
      </w:r>
      <w:r>
        <w:t xml:space="preserve">skeletal muscle mass. Segmentation analysis provides </w:t>
      </w:r>
      <w:r w:rsidR="001941F6">
        <w:t xml:space="preserve">quantitative, </w:t>
      </w:r>
      <w:r>
        <w:t xml:space="preserve">comprehensive information about the patients’ body composition, which </w:t>
      </w:r>
      <w:r w:rsidR="00A9544B">
        <w:t>can then be</w:t>
      </w:r>
      <w:r>
        <w:t xml:space="preserve"> correlated with disease progression. However, the process is more time-consuming and requires </w:t>
      </w:r>
      <w:r w:rsidR="00A9544B">
        <w:t>specialized</w:t>
      </w:r>
      <w:r>
        <w:t xml:space="preserve"> training. Linear measurements are an efficient and clinic-friendly tool for quick preoperative evaluation. However, linear measurements do not provide information on adipose tissue composition. Nonetheless, these methods have wide applications in a variety of diseases to predict surgical outcomes, </w:t>
      </w:r>
      <w:r w:rsidR="00AA3FC0">
        <w:t xml:space="preserve">risk of </w:t>
      </w:r>
      <w:r>
        <w:t xml:space="preserve">disease progression and </w:t>
      </w:r>
      <w:r w:rsidR="00AA3FC0">
        <w:t xml:space="preserve">inform </w:t>
      </w:r>
      <w:r>
        <w:t>treatment options for patients.</w:t>
      </w:r>
    </w:p>
    <w:p w14:paraId="4C555F49" w14:textId="77777777" w:rsidR="00E67951" w:rsidRPr="001B1519" w:rsidRDefault="00E67951" w:rsidP="00BE129E">
      <w:pPr>
        <w:rPr>
          <w:rFonts w:asciiTheme="minorHAnsi" w:hAnsiTheme="minorHAnsi" w:cstheme="minorHAnsi"/>
        </w:rPr>
      </w:pPr>
    </w:p>
    <w:p w14:paraId="02354F16" w14:textId="0C6CDC1E" w:rsidR="00E67951" w:rsidRPr="001B1519" w:rsidRDefault="00E67951" w:rsidP="00BE129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5227B11E" w14:textId="47452006" w:rsidR="00E67951" w:rsidRDefault="00AA3FC0" w:rsidP="00BE129E">
      <w:r>
        <w:t>Assessment of s</w:t>
      </w:r>
      <w:r w:rsidR="00E67951">
        <w:t>arcopenia and body composition</w:t>
      </w:r>
      <w:r>
        <w:t xml:space="preserve"> </w:t>
      </w:r>
      <w:r w:rsidR="000F6F06">
        <w:t>is</w:t>
      </w:r>
      <w:r>
        <w:t xml:space="preserve"> currently</w:t>
      </w:r>
      <w:r w:rsidR="00291485">
        <w:t xml:space="preserve"> of</w:t>
      </w:r>
      <w:r w:rsidR="00E67951">
        <w:t xml:space="preserve"> great clinical interest. Though specific definitions of sarcopenia vary depending on the setting and context, all definitions </w:t>
      </w:r>
      <w:r w:rsidR="00A9544B">
        <w:t>include significant</w:t>
      </w:r>
      <w:r w:rsidR="00E67951">
        <w:t xml:space="preserve"> loss of skeletal muscle mass or muscle strength, </w:t>
      </w:r>
      <w:r w:rsidR="000F6F06">
        <w:t>which are</w:t>
      </w:r>
      <w:r w:rsidR="00E67951">
        <w:t xml:space="preserve"> closely correlated</w:t>
      </w:r>
      <w:r w:rsidR="00E67951">
        <w:fldChar w:fldCharType="begin">
          <w:fldData xml:space="preserve">PEVuZE5vdGU+PENpdGU+PEF1dGhvcj5Qc3V0a2E8L0F1dGhvcj48WWVhcj4yMDE2PC9ZZWFyPjxS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</w:fldData>
        </w:fldChar>
      </w:r>
      <w:r w:rsidR="00A9544B">
        <w:instrText xml:space="preserve"> ADDIN EN.CITE </w:instrText>
      </w:r>
      <w:r w:rsidR="00A9544B">
        <w:fldChar w:fldCharType="begin">
          <w:fldData xml:space="preserve">PEVuZE5vdGU+PENpdGU+PEF1dGhvcj5Qc3V0a2E8L0F1dGhvcj48WWVhcj4yMDE2PC9ZZWFyPjxS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</w:fldData>
        </w:fldChar>
      </w:r>
      <w:r w:rsidR="00A9544B">
        <w:instrText xml:space="preserve"> ADDIN EN.CITE.DATA </w:instrText>
      </w:r>
      <w:r w:rsidR="00A9544B">
        <w:fldChar w:fldCharType="end"/>
      </w:r>
      <w:r w:rsidR="00E67951">
        <w:fldChar w:fldCharType="separate"/>
      </w:r>
      <w:r w:rsidR="00A9544B" w:rsidRPr="00A9544B">
        <w:rPr>
          <w:noProof/>
          <w:vertAlign w:val="superscript"/>
        </w:rPr>
        <w:t>1</w:t>
      </w:r>
      <w:r w:rsidR="000A6261">
        <w:rPr>
          <w:noProof/>
          <w:vertAlign w:val="superscript"/>
        </w:rPr>
        <w:t>–</w:t>
      </w:r>
      <w:r w:rsidR="00A9544B" w:rsidRPr="00A9544B">
        <w:rPr>
          <w:noProof/>
          <w:vertAlign w:val="superscript"/>
        </w:rPr>
        <w:t>3</w:t>
      </w:r>
      <w:r w:rsidR="00E67951">
        <w:fldChar w:fldCharType="end"/>
      </w:r>
      <w:r w:rsidR="00D34808">
        <w:t>.</w:t>
      </w:r>
      <w:r w:rsidR="00E67951">
        <w:t xml:space="preserve"> Body composition analysis incorporates </w:t>
      </w:r>
      <w:r w:rsidR="000F6F06">
        <w:t>measurement</w:t>
      </w:r>
      <w:r w:rsidR="00A9544B">
        <w:t>s</w:t>
      </w:r>
      <w:r w:rsidR="000F6F06">
        <w:t xml:space="preserve"> of </w:t>
      </w:r>
      <w:r w:rsidR="00E67951">
        <w:t>skeletal muscle mass and adipose tissue distribution, providing more comprehensive information about the general fitness of patients</w:t>
      </w:r>
      <w:r w:rsidR="00E67951">
        <w:fldChar w:fldCharType="begin">
          <w:fldData xml:space="preserve">PEVuZE5vdGU+PENpdGU+PEF1dGhvcj5Qc3V0a2E8L0F1dGhvcj48WWVhcj4yMDE2PC9ZZWFyPjxS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==
</w:fldData>
        </w:fldChar>
      </w:r>
      <w:r w:rsidR="00A9544B">
        <w:instrText xml:space="preserve"> ADDIN EN.CITE </w:instrText>
      </w:r>
      <w:r w:rsidR="00A9544B">
        <w:fldChar w:fldCharType="begin">
          <w:fldData xml:space="preserve">PEVuZE5vdGU+PENpdGU+PEF1dGhvcj5Qc3V0a2E8L0F1dGhvcj48WWVhcj4yMDE2PC9ZZWFyPjxS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==
</w:fldData>
        </w:fldChar>
      </w:r>
      <w:r w:rsidR="00A9544B">
        <w:instrText xml:space="preserve"> ADDIN EN.CITE.DATA </w:instrText>
      </w:r>
      <w:r w:rsidR="00A9544B">
        <w:fldChar w:fldCharType="end"/>
      </w:r>
      <w:r w:rsidR="00E67951">
        <w:fldChar w:fldCharType="separate"/>
      </w:r>
      <w:r w:rsidR="00A9544B" w:rsidRPr="00A9544B">
        <w:rPr>
          <w:noProof/>
          <w:vertAlign w:val="superscript"/>
        </w:rPr>
        <w:t>1,3,4</w:t>
      </w:r>
      <w:r w:rsidR="00E67951">
        <w:fldChar w:fldCharType="end"/>
      </w:r>
      <w:r w:rsidR="00D34808">
        <w:t>.</w:t>
      </w:r>
      <w:r w:rsidR="00E67951">
        <w:t xml:space="preserve"> Similarly, disproportionally distributed adipose tissue, especially visceral adipose tissue, has been found to be related to various diseases</w:t>
      </w:r>
      <w:r w:rsidR="000A6261">
        <w:t>,</w:t>
      </w:r>
      <w:r w:rsidR="00E67951">
        <w:t xml:space="preserve"> </w:t>
      </w:r>
      <w:r w:rsidR="001941F6">
        <w:t>including</w:t>
      </w:r>
      <w:r w:rsidR="00E67951">
        <w:t xml:space="preserve"> cardiac disease, type II diabetes</w:t>
      </w:r>
      <w:r w:rsidR="008D2078">
        <w:t>,</w:t>
      </w:r>
      <w:r w:rsidR="00E67951">
        <w:t xml:space="preserve"> and cancer</w:t>
      </w:r>
      <w:r w:rsidR="00E67951">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 </w:instrText>
      </w:r>
      <w:r w:rsidR="00A9544B">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DATA </w:instrText>
      </w:r>
      <w:r w:rsidR="00A9544B">
        <w:fldChar w:fldCharType="end"/>
      </w:r>
      <w:r w:rsidR="00E67951">
        <w:fldChar w:fldCharType="separate"/>
      </w:r>
      <w:r w:rsidR="00A9544B" w:rsidRPr="00A9544B">
        <w:rPr>
          <w:noProof/>
          <w:vertAlign w:val="superscript"/>
        </w:rPr>
        <w:t>5</w:t>
      </w:r>
      <w:r w:rsidR="00E67951">
        <w:fldChar w:fldCharType="end"/>
      </w:r>
      <w:r w:rsidR="00D34808">
        <w:t>.</w:t>
      </w:r>
    </w:p>
    <w:p w14:paraId="57C2B998" w14:textId="77777777" w:rsidR="00E67951" w:rsidRDefault="00E67951" w:rsidP="00BE129E"/>
    <w:p w14:paraId="3DAD2275" w14:textId="0BF0B7F1" w:rsidR="00E67951" w:rsidRDefault="00E67951" w:rsidP="00BE129E">
      <w:r>
        <w:t>Clinically, sarcopenia and its assessment by linear measurements ha</w:t>
      </w:r>
      <w:r w:rsidR="00550067">
        <w:t>ve</w:t>
      </w:r>
      <w:r>
        <w:t xml:space="preserve"> been repeatedly shown to be a strong prognostic factor for cancer</w:t>
      </w:r>
      <w:r w:rsidR="000F6F06">
        <w:t>-specific</w:t>
      </w:r>
      <w:r w:rsidR="00965BC6">
        <w:t xml:space="preserve"> </w:t>
      </w:r>
      <w:r>
        <w:t>survival</w:t>
      </w:r>
      <w:r w:rsidR="000F6F06">
        <w:t xml:space="preserve"> across malignancies</w:t>
      </w:r>
      <w:r>
        <w:t xml:space="preserve"> and </w:t>
      </w:r>
      <w:r w:rsidR="000F6F06">
        <w:t xml:space="preserve">oncologic outcomes following </w:t>
      </w:r>
      <w:r>
        <w:t>surgery, radiotherapy, and chemotherapy</w:t>
      </w:r>
      <w:r>
        <w:fldChar w:fldCharType="begin">
          <w:fldData xml:space="preserve">PEVuZE5vdGU+PENpdGU+PEF1dGhvcj5Qc3V0a2E8L0F1dGhvcj48WWVhcj4yMDE2PC9ZZWFyPjxS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</w:fldData>
        </w:fldChar>
      </w:r>
      <w:r w:rsidR="00A9544B">
        <w:instrText xml:space="preserve"> ADDIN EN.CITE </w:instrText>
      </w:r>
      <w:r w:rsidR="00A9544B">
        <w:fldChar w:fldCharType="begin">
          <w:fldData xml:space="preserve">PEVuZE5vdGU+PENpdGU+PEF1dGhvcj5Qc3V0a2E8L0F1dGhvcj48WWVhcj4yMDE2PC9ZZWFyPjxS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</w:fldData>
        </w:fldChar>
      </w:r>
      <w:r w:rsidR="00A9544B">
        <w:instrText xml:space="preserve"> ADDIN EN.CITE.DATA </w:instrText>
      </w:r>
      <w:r w:rsidR="00A9544B">
        <w:fldChar w:fldCharType="end"/>
      </w:r>
      <w:r>
        <w:fldChar w:fldCharType="separate"/>
      </w:r>
      <w:r w:rsidR="00A9544B" w:rsidRPr="00A9544B">
        <w:rPr>
          <w:noProof/>
          <w:vertAlign w:val="superscript"/>
        </w:rPr>
        <w:t>1,2,4,6</w:t>
      </w:r>
      <w:r w:rsidR="008D2078">
        <w:rPr>
          <w:noProof/>
          <w:vertAlign w:val="superscript"/>
        </w:rPr>
        <w:t>–</w:t>
      </w:r>
      <w:r w:rsidR="00A9544B" w:rsidRPr="00A9544B">
        <w:rPr>
          <w:noProof/>
          <w:vertAlign w:val="superscript"/>
        </w:rPr>
        <w:t>8</w:t>
      </w:r>
      <w:r>
        <w:fldChar w:fldCharType="end"/>
      </w:r>
      <w:r w:rsidR="00D34808">
        <w:t>.</w:t>
      </w:r>
      <w:r>
        <w:t xml:space="preserve"> In particular, previous research demonstrate</w:t>
      </w:r>
      <w:r w:rsidR="00A9544B">
        <w:t>s</w:t>
      </w:r>
      <w:r>
        <w:t xml:space="preserve"> that patients with sarcopenia have decreased cancer-specific survival and overall survival</w:t>
      </w:r>
      <w:r>
        <w:fldChar w:fldCharType="begin">
          <w:fldData xml:space="preserve">PEVuZE5vdGU+PENpdGU+PEF1dGhvcj5Qc3V0a2E8L0F1dGhvcj48WWVhcj4yMDE2PC9ZZWFyPjxS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</w:fldData>
        </w:fldChar>
      </w:r>
      <w:r w:rsidR="00A9544B">
        <w:instrText xml:space="preserve"> ADDIN EN.CITE </w:instrText>
      </w:r>
      <w:r w:rsidR="00A9544B">
        <w:fldChar w:fldCharType="begin">
          <w:fldData xml:space="preserve">PEVuZE5vdGU+PENpdGU+PEF1dGhvcj5Qc3V0a2E8L0F1dGhvcj48WWVhcj4yMDE2PC9ZZWFyPjxS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</w:fldData>
        </w:fldChar>
      </w:r>
      <w:r w:rsidR="00A9544B">
        <w:instrText xml:space="preserve"> ADDIN EN.CITE.DATA </w:instrText>
      </w:r>
      <w:r w:rsidR="00A9544B">
        <w:fldChar w:fldCharType="end"/>
      </w:r>
      <w:r>
        <w:fldChar w:fldCharType="separate"/>
      </w:r>
      <w:r w:rsidR="00A9544B" w:rsidRPr="00A9544B">
        <w:rPr>
          <w:noProof/>
          <w:vertAlign w:val="superscript"/>
        </w:rPr>
        <w:t>1,2,9,10</w:t>
      </w:r>
      <w:r>
        <w:fldChar w:fldCharType="end"/>
      </w:r>
      <w:r w:rsidR="00D34808">
        <w:t>.</w:t>
      </w:r>
      <w:r>
        <w:t xml:space="preserve"> Therefore, accurate and rapid clinical assessment of sarcopenia progression is important in determining treatment</w:t>
      </w:r>
      <w:r w:rsidR="00A9544B">
        <w:t xml:space="preserve"> election</w:t>
      </w:r>
      <w:r>
        <w:t xml:space="preserve">. </w:t>
      </w:r>
      <w:r w:rsidR="000F6F06">
        <w:t xml:space="preserve">Conventional </w:t>
      </w:r>
      <w:r>
        <w:t xml:space="preserve">whole-body composition profiling requires analysis at a </w:t>
      </w:r>
      <w:r w:rsidR="008D2078">
        <w:t>three</w:t>
      </w:r>
      <w:r>
        <w:t>-dimensional</w:t>
      </w:r>
      <w:r w:rsidR="008D2078">
        <w:t xml:space="preserve"> (3D)</w:t>
      </w:r>
      <w:r>
        <w:t xml:space="preserve"> level</w:t>
      </w:r>
      <w:r w:rsidR="00ED0802">
        <w:t xml:space="preserve"> using imaging</w:t>
      </w:r>
      <w:r w:rsidR="002A40C7">
        <w:t xml:space="preserve"> techniques,</w:t>
      </w:r>
      <w:r w:rsidR="00ED0802">
        <w:t xml:space="preserve"> including</w:t>
      </w:r>
      <w:r w:rsidR="00A9544B" w:rsidRPr="00A9544B">
        <w:t xml:space="preserve"> </w:t>
      </w:r>
      <w:r w:rsidR="00A9544B" w:rsidRPr="00A965A3">
        <w:t xml:space="preserve">Computed </w:t>
      </w:r>
      <w:r w:rsidR="00A9544B">
        <w:t>T</w:t>
      </w:r>
      <w:r w:rsidR="00A9544B" w:rsidRPr="00A965A3">
        <w:t>omography</w:t>
      </w:r>
      <w:r w:rsidR="00ED0802">
        <w:t xml:space="preserve"> </w:t>
      </w:r>
      <w:r w:rsidR="00A9544B">
        <w:t>(</w:t>
      </w:r>
      <w:r w:rsidR="00ED0802">
        <w:t>CT</w:t>
      </w:r>
      <w:r w:rsidR="00A9544B">
        <w:t>)</w:t>
      </w:r>
      <w:r w:rsidR="00ED0802">
        <w:t>,</w:t>
      </w:r>
      <w:r w:rsidR="00A9544B">
        <w:t xml:space="preserve"> </w:t>
      </w:r>
      <w:r w:rsidR="00A9544B" w:rsidRPr="00F60FE4">
        <w:t xml:space="preserve">Magnetic </w:t>
      </w:r>
      <w:r w:rsidR="00A9544B">
        <w:t>R</w:t>
      </w:r>
      <w:r w:rsidR="00A9544B" w:rsidRPr="00F60FE4">
        <w:t xml:space="preserve">esonance </w:t>
      </w:r>
      <w:r w:rsidR="00A9544B">
        <w:t>I</w:t>
      </w:r>
      <w:r w:rsidR="00A9544B" w:rsidRPr="00F60FE4">
        <w:t>maging</w:t>
      </w:r>
      <w:r w:rsidR="00ED0802">
        <w:t xml:space="preserve"> </w:t>
      </w:r>
      <w:r w:rsidR="00A9544B">
        <w:t>(</w:t>
      </w:r>
      <w:r w:rsidR="00ED0802">
        <w:t>MRI</w:t>
      </w:r>
      <w:r w:rsidR="00A9544B">
        <w:t>)</w:t>
      </w:r>
      <w:r w:rsidR="004739AF">
        <w:t>, Bone Densitometry (</w:t>
      </w:r>
      <w:r w:rsidR="00ED0802">
        <w:t>DEXA</w:t>
      </w:r>
      <w:r w:rsidR="004739AF">
        <w:t>)</w:t>
      </w:r>
      <w:r w:rsidR="008D2078">
        <w:t>,</w:t>
      </w:r>
      <w:r w:rsidR="00ED0802">
        <w:t xml:space="preserve"> and </w:t>
      </w:r>
      <w:r w:rsidR="004739AF">
        <w:t>B</w:t>
      </w:r>
      <w:r w:rsidR="004739AF" w:rsidRPr="004739AF">
        <w:t xml:space="preserve">ioelectrical </w:t>
      </w:r>
      <w:r w:rsidR="004739AF">
        <w:t>I</w:t>
      </w:r>
      <w:r w:rsidR="004739AF" w:rsidRPr="004739AF">
        <w:t xml:space="preserve">mpedance </w:t>
      </w:r>
      <w:r w:rsidR="004739AF">
        <w:t>A</w:t>
      </w:r>
      <w:r w:rsidR="004739AF" w:rsidRPr="004739AF">
        <w:t>nalysis</w:t>
      </w:r>
      <w:r w:rsidR="004739AF">
        <w:t xml:space="preserve"> (</w:t>
      </w:r>
      <w:r w:rsidR="00ED0802">
        <w:t>BIA</w:t>
      </w:r>
      <w:r w:rsidR="004739AF">
        <w:t>)</w:t>
      </w:r>
      <w:r>
        <w:t xml:space="preserve">, which </w:t>
      </w:r>
      <w:r w:rsidR="002A40C7">
        <w:t>are</w:t>
      </w:r>
      <w:r>
        <w:t xml:space="preserve"> time-consuming</w:t>
      </w:r>
      <w:r w:rsidR="001870AC">
        <w:t>, costly</w:t>
      </w:r>
      <w:r w:rsidR="008D2078">
        <w:t>,</w:t>
      </w:r>
      <w:r>
        <w:t xml:space="preserve"> and require extensive training</w:t>
      </w:r>
      <w:r w:rsidR="00607C0A">
        <w:fldChar w:fldCharType="begin">
          <w:fldData xml:space="preserve">PEVuZE5vdGU+PENpdGU+PEF1dGhvcj5Cb3JnYTwvQXV0aG9yPjxZZWFyPjIwMTg8L1llYXI+PFJl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==
</w:fldData>
        </w:fldChar>
      </w:r>
      <w:r w:rsidR="00A9544B">
        <w:instrText xml:space="preserve"> ADDIN EN.CITE </w:instrText>
      </w:r>
      <w:r w:rsidR="00A9544B">
        <w:fldChar w:fldCharType="begin">
          <w:fldData xml:space="preserve">PEVuZE5vdGU+PENpdGU+PEF1dGhvcj5Cb3JnYTwvQXV0aG9yPjxZZWFyPjIwMTg8L1llYXI+PFJl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==
</w:fldData>
        </w:fldChar>
      </w:r>
      <w:r w:rsidR="00A9544B">
        <w:instrText xml:space="preserve"> ADDIN EN.CITE.DATA </w:instrText>
      </w:r>
      <w:r w:rsidR="00A9544B">
        <w:fldChar w:fldCharType="end"/>
      </w:r>
      <w:r w:rsidR="00607C0A">
        <w:fldChar w:fldCharType="separate"/>
      </w:r>
      <w:r w:rsidR="00A9544B" w:rsidRPr="00A9544B">
        <w:rPr>
          <w:noProof/>
          <w:vertAlign w:val="superscript"/>
        </w:rPr>
        <w:t>5,11</w:t>
      </w:r>
      <w:r w:rsidR="00607C0A">
        <w:fldChar w:fldCharType="end"/>
      </w:r>
      <w:r w:rsidR="00D34808">
        <w:t>.</w:t>
      </w:r>
      <w:r w:rsidR="001870AC">
        <w:t xml:space="preserve"> </w:t>
      </w:r>
      <w:r w:rsidR="00487DC0">
        <w:t xml:space="preserve">Another drawback is </w:t>
      </w:r>
      <w:r w:rsidR="002A40C7">
        <w:t xml:space="preserve">a </w:t>
      </w:r>
      <w:r w:rsidR="00487DC0">
        <w:t xml:space="preserve">lack of </w:t>
      </w:r>
      <w:r w:rsidR="002A40C7">
        <w:t xml:space="preserve">information on </w:t>
      </w:r>
      <w:r w:rsidR="00487DC0">
        <w:t xml:space="preserve">adipose distribution, especially </w:t>
      </w:r>
      <w:r w:rsidR="002A40C7">
        <w:t>for the</w:t>
      </w:r>
      <w:r w:rsidR="00960556">
        <w:t xml:space="preserve"> air displacement plethysmography (ADP) and D</w:t>
      </w:r>
      <w:r w:rsidR="00487DC0">
        <w:t>E</w:t>
      </w:r>
      <w:r w:rsidR="00960556">
        <w:t>XA</w:t>
      </w:r>
      <w:r w:rsidR="00D71C85">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 </w:instrText>
      </w:r>
      <w:r w:rsidR="00A9544B">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DATA </w:instrText>
      </w:r>
      <w:r w:rsidR="00A9544B">
        <w:fldChar w:fldCharType="end"/>
      </w:r>
      <w:r w:rsidR="00D71C85">
        <w:fldChar w:fldCharType="separate"/>
      </w:r>
      <w:r w:rsidR="00A9544B" w:rsidRPr="00A9544B">
        <w:rPr>
          <w:noProof/>
          <w:vertAlign w:val="superscript"/>
        </w:rPr>
        <w:t>12</w:t>
      </w:r>
      <w:r w:rsidR="00D71C85">
        <w:fldChar w:fldCharType="end"/>
      </w:r>
      <w:r w:rsidR="00D34808">
        <w:t>.</w:t>
      </w:r>
      <w:r w:rsidR="00F836B6">
        <w:t xml:space="preserve"> </w:t>
      </w:r>
      <w:r>
        <w:t xml:space="preserve">Therefore, assessment and determination of sarcopenia and body composition with the use of </w:t>
      </w:r>
      <w:r w:rsidR="000F6F06">
        <w:t xml:space="preserve">conventional cross-sectional imaging </w:t>
      </w:r>
      <w:r w:rsidR="000F6F06">
        <w:lastRenderedPageBreak/>
        <w:t>modalities such as CT or MRI</w:t>
      </w:r>
      <w:r w:rsidR="002A40C7">
        <w:t>,</w:t>
      </w:r>
      <w:r w:rsidR="000F6F06">
        <w:t xml:space="preserve"> which are used as part of standard-of-care clinical practice</w:t>
      </w:r>
      <w:r w:rsidR="002A40C7">
        <w:t>,</w:t>
      </w:r>
      <w:r>
        <w:t xml:space="preserve"> has great clinical value</w:t>
      </w:r>
      <w:r>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 </w:instrText>
      </w:r>
      <w:r w:rsidR="00A9544B">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DATA </w:instrText>
      </w:r>
      <w:r w:rsidR="00A9544B">
        <w:fldChar w:fldCharType="end"/>
      </w:r>
      <w:r>
        <w:fldChar w:fldCharType="separate"/>
      </w:r>
      <w:r w:rsidR="00A9544B" w:rsidRPr="00A9544B">
        <w:rPr>
          <w:noProof/>
          <w:vertAlign w:val="superscript"/>
        </w:rPr>
        <w:t>5</w:t>
      </w:r>
      <w:r>
        <w:fldChar w:fldCharType="end"/>
      </w:r>
      <w:r w:rsidR="00D34808">
        <w:t>.</w:t>
      </w:r>
    </w:p>
    <w:p w14:paraId="4D45E11D" w14:textId="77777777" w:rsidR="001C5764" w:rsidRDefault="001C5764" w:rsidP="00BE129E">
      <w:bookmarkStart w:id="0" w:name="_Hlk55767431"/>
    </w:p>
    <w:bookmarkEnd w:id="0"/>
    <w:p w14:paraId="1679B978" w14:textId="509CD5DE" w:rsidR="00E67951" w:rsidRDefault="00065A10" w:rsidP="00BE129E">
      <w:r>
        <w:t xml:space="preserve">One </w:t>
      </w:r>
      <w:r w:rsidR="00E67951">
        <w:t xml:space="preserve">commonly used segmentation software in the clinical research setting is the Slice-O-Matic program developed by TomoVision. Using the </w:t>
      </w:r>
      <w:r w:rsidR="00624EC5" w:rsidRPr="00624EC5">
        <w:rPr>
          <w:noProof/>
        </w:rPr>
        <w:t>Mourtzakis</w:t>
      </w:r>
      <w:r w:rsidR="00624EC5">
        <w:t xml:space="preserve"> </w:t>
      </w:r>
      <w:r w:rsidR="00E67951">
        <w:t>et al.</w:t>
      </w:r>
      <w:r w:rsidR="00624EC5">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instrText xml:space="preserve"> ADDIN EN.CITE </w:instrText>
      </w:r>
      <w:r>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instrText xml:space="preserve"> ADDIN EN.CITE.DATA </w:instrText>
      </w:r>
      <w:r>
        <w:fldChar w:fldCharType="end"/>
      </w:r>
      <w:r w:rsidR="00624EC5">
        <w:fldChar w:fldCharType="separate"/>
      </w:r>
      <w:r w:rsidRPr="00065A10">
        <w:rPr>
          <w:noProof/>
          <w:vertAlign w:val="superscript"/>
        </w:rPr>
        <w:t>13</w:t>
      </w:r>
      <w:r w:rsidR="00624EC5">
        <w:fldChar w:fldCharType="end"/>
      </w:r>
      <w:r w:rsidR="00E67951" w:rsidRPr="009638CA">
        <w:t xml:space="preserve"> </w:t>
      </w:r>
      <w:r w:rsidR="00E67951" w:rsidRPr="00471A88">
        <w:t>segmentat</w:t>
      </w:r>
      <w:r w:rsidR="00E67951" w:rsidRPr="0009253D">
        <w:t>io</w:t>
      </w:r>
      <w:r w:rsidR="00E67951" w:rsidRPr="00040BC9">
        <w:t>n</w:t>
      </w:r>
      <w:r w:rsidR="00E67951">
        <w:t xml:space="preserve"> procedure, the program allows for researchers or clinicians to </w:t>
      </w:r>
      <w:r w:rsidR="001C5764">
        <w:t xml:space="preserve">semi-automatically </w:t>
      </w:r>
      <w:r w:rsidR="00E67951">
        <w:t>tag various tissue types</w:t>
      </w:r>
      <w:r w:rsidR="00B85B94">
        <w:t xml:space="preserve"> </w:t>
      </w:r>
      <w:r w:rsidR="00E67951">
        <w:t>such as skeletal muscle (</w:t>
      </w:r>
      <w:r w:rsidR="00E67951" w:rsidRPr="009638CA">
        <w:t>SM</w:t>
      </w:r>
      <w:r w:rsidR="00E67951">
        <w:t>), intramuscular adipose tissue (</w:t>
      </w:r>
      <w:r w:rsidR="00E67951" w:rsidRPr="009638CA">
        <w:t>IMAT</w:t>
      </w:r>
      <w:r w:rsidR="00E67951">
        <w:t>), visceral adipose tissue (</w:t>
      </w:r>
      <w:r w:rsidR="00E67951" w:rsidRPr="009638CA">
        <w:t>VAT</w:t>
      </w:r>
      <w:r w:rsidR="00E67951">
        <w:t>), and subcutaneous adipose tissue (</w:t>
      </w:r>
      <w:r w:rsidR="00E67951" w:rsidRPr="009638CA">
        <w:t>SAT</w:t>
      </w:r>
      <w:r w:rsidR="00E67951">
        <w:t xml:space="preserve">) </w:t>
      </w:r>
      <w:r w:rsidR="001C5764">
        <w:t xml:space="preserve">using density-based thresholds, </w:t>
      </w:r>
      <w:r w:rsidR="007D2F7F">
        <w:t>permitting</w:t>
      </w:r>
      <w:r w:rsidR="001C5764">
        <w:t xml:space="preserve"> </w:t>
      </w:r>
      <w:r w:rsidR="00E67951">
        <w:t>measure</w:t>
      </w:r>
      <w:r w:rsidR="001C5764">
        <w:t>ment of</w:t>
      </w:r>
      <w:r w:rsidR="00E67951">
        <w:t xml:space="preserve"> the overall </w:t>
      </w:r>
      <w:r w:rsidR="001C5764">
        <w:t xml:space="preserve">cross-sectional </w:t>
      </w:r>
      <w:r w:rsidR="00E67951">
        <w:t xml:space="preserve">areas of each tissue. </w:t>
      </w:r>
      <w:r w:rsidR="001C5764">
        <w:t>These measurements are then used to estimate total body</w:t>
      </w:r>
      <w:r w:rsidR="00E67951">
        <w:t xml:space="preserve"> skeletal muscle mass </w:t>
      </w:r>
      <w:r w:rsidR="00E67951" w:rsidRPr="00B34E47">
        <w:t xml:space="preserve">and </w:t>
      </w:r>
      <w:r w:rsidR="001C5764">
        <w:t>adiposity</w:t>
      </w:r>
      <w:r w:rsidR="007D2F7F">
        <w:t>, often after normalization by a patient’s height squared</w:t>
      </w:r>
      <w:r w:rsidR="001C5764">
        <w:t>, to identify sarcopenia and sarcopenic obesity</w:t>
      </w:r>
      <w:r w:rsidR="007D2F7F">
        <w:t xml:space="preserve"> by population-based thresholds</w:t>
      </w:r>
      <w:r>
        <w:t>.</w:t>
      </w:r>
    </w:p>
    <w:p w14:paraId="1F697C0D" w14:textId="77777777" w:rsidR="001C5764" w:rsidRDefault="001C5764" w:rsidP="00BE129E"/>
    <w:p w14:paraId="56CCECE9" w14:textId="0A542798" w:rsidR="00E67951" w:rsidRDefault="00065A10" w:rsidP="00BE129E">
      <w:r>
        <w:t>A recent developed method by Avrutin et al.</w:t>
      </w:r>
      <w:r>
        <w:fldChar w:fldCharType="begin"/>
      </w:r>
      <w:r>
        <w:instrText xml:space="preserve"> ADDIN EN.CITE &lt;EndNote&gt;&lt;Cite&gt;&lt;Author&gt;Avrutin&lt;/Author&gt;&lt;Year&gt;2018&lt;/Year&gt;&lt;RecNum&gt;2&lt;/RecNum&gt;&lt;DisplayText&gt;&lt;style face="superscript"&gt;14&lt;/style&gt;&lt;/DisplayText&gt;&lt;record&gt;&lt;rec-number&gt;2&lt;/rec-number&gt;&lt;foreign-keys&gt;&lt;key app="EN" db-id="0f9fx9ev1srpeve2t9mxewwap02s2zwpazsx" timestamp="1560278568" guid="c5cc5697-d8a9-42d4-8d32-830695b90e3d"&gt;2&lt;/key&gt;&lt;key app="ENWeb" db-id=""&gt;0&lt;/key&gt;&lt;/foreign-keys&gt;&lt;ref-type name="Journal Article"&gt;17&lt;/ref-type&gt;&lt;contributors&gt;&lt;authors&gt;&lt;author&gt;Avrutin, E.&lt;/author&gt;&lt;author&gt;Moisey, L. L.&lt;/author&gt;&lt;author&gt;Zhang, R.&lt;/author&gt;&lt;author&gt;Khattab, J.&lt;/author&gt;&lt;author&gt;Todd, E.&lt;/author&gt;&lt;author&gt;Premji, T.&lt;/author&gt;&lt;author&gt;Kozar, R.&lt;/author&gt;&lt;author&gt;Heyland, D. K.&lt;/author&gt;&lt;author&gt;Mourtzakis, M.&lt;/author&gt;&lt;/authors&gt;&lt;/contributors&gt;&lt;auth-address&gt;Department of Kinesiology, University of Waterloo, Waterloo, Ontario, Canada.&amp;#xD;Department of Surgery, University of Maryland, Baltimore, Maryland, USA.&amp;#xD;Clinical Evaluation Research Unit, Kingston General Hospital, Kingston, Ontario, Canada.&amp;#xD;Department of Critical Care Medicine, Queen&amp;apos;s University, Kingston, Ontario, Canada.&lt;/auth-address&gt;&lt;titles&gt;&lt;title&gt;Clinically Practical Approach for Screening of Low Muscularity Using Electronic Linear Measures on Computed Tomography Images in Critically Ill Patients&lt;/title&gt;&lt;secondary-title&gt;JPEN J Parenter Enteral Nutr&lt;/secondary-title&gt;&lt;/titles&gt;&lt;periodical&gt;&lt;full-title&gt;JPEN J Parenter Enteral Nutr&lt;/full-title&gt;&lt;/periodical&gt;&lt;pages&gt;885-891&lt;/pages&gt;&lt;volume&gt;42&lt;/volume&gt;&lt;number&gt;5&lt;/number&gt;&lt;edition&gt;2018/02/09&lt;/edition&gt;&lt;keywords&gt;&lt;keyword&gt;Icu&lt;/keyword&gt;&lt;keyword&gt;body composition&lt;/keyword&gt;&lt;keyword&gt;intensive care unit&lt;/keyword&gt;&lt;keyword&gt;low muscle mass&lt;/keyword&gt;&lt;keyword&gt;skeletal muscle&lt;/keyword&gt;&lt;/keywords&gt;&lt;dates&gt;&lt;year&gt;2018&lt;/year&gt;&lt;pub-dates&gt;&lt;date&gt;Jul&lt;/date&gt;&lt;/pub-dates&gt;&lt;/dates&gt;&lt;isbn&gt;1941-2444 (Electronic)&amp;#xD;0148-6071 (Linking)&lt;/isbn&gt;&lt;accession-num&gt;29417591&lt;/accession-num&gt;&lt;urls&gt;&lt;related-urls&gt;&lt;url&gt;https://www.ncbi.nlm.nih.gov/pubmed/29417591&lt;/url&gt;&lt;/related-urls&gt;&lt;/urls&gt;&lt;electronic-resource-num&gt;10.1002/jpen.1019&lt;/electronic-resource-num&gt;&lt;/record&gt;&lt;/Cite&gt;&lt;/EndNote&gt;</w:instrText>
      </w:r>
      <w:r>
        <w:fldChar w:fldCharType="separate"/>
      </w:r>
      <w:r w:rsidRPr="00065A10">
        <w:rPr>
          <w:noProof/>
          <w:vertAlign w:val="superscript"/>
        </w:rPr>
        <w:t>14</w:t>
      </w:r>
      <w:r>
        <w:fldChar w:fldCharType="end"/>
      </w:r>
      <w:r w:rsidR="00E67951">
        <w:t xml:space="preserve"> using linear measurements of skeletal muscle developed </w:t>
      </w:r>
      <w:r>
        <w:t xml:space="preserve">has shown the potential </w:t>
      </w:r>
      <w:r w:rsidR="00E67951">
        <w:t xml:space="preserve">to be equally reliable in estimating total muscle mass </w:t>
      </w:r>
      <w:r w:rsidR="001C5764">
        <w:t xml:space="preserve">using </w:t>
      </w:r>
      <w:r w:rsidR="00E67951">
        <w:t>MRI and CT images of the L3 cross section</w:t>
      </w:r>
      <w:r w:rsidR="00E67951">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instrText xml:space="preserve"> ADDIN EN.CITE </w:instrText>
      </w:r>
      <w:r>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instrText xml:space="preserve"> ADDIN EN.CITE.DATA </w:instrText>
      </w:r>
      <w:r>
        <w:fldChar w:fldCharType="end"/>
      </w:r>
      <w:r w:rsidR="00E67951">
        <w:fldChar w:fldCharType="separate"/>
      </w:r>
      <w:r w:rsidRPr="00065A10">
        <w:rPr>
          <w:noProof/>
          <w:vertAlign w:val="superscript"/>
        </w:rPr>
        <w:t>14,15</w:t>
      </w:r>
      <w:r w:rsidR="00E67951">
        <w:fldChar w:fldCharType="end"/>
      </w:r>
      <w:r w:rsidR="00D34808">
        <w:t>.</w:t>
      </w:r>
      <w:r w:rsidR="00E67951">
        <w:t xml:space="preserve"> The psoas and paraspinal muscle groups comprise much of the muscle surface area of the L3 region and have high functionality, </w:t>
      </w:r>
      <w:r>
        <w:t>suggesting they may be high-fidelity predictors of overall muscle</w:t>
      </w:r>
      <w:r w:rsidR="00E67951">
        <w:t xml:space="preserve"> strength, and thus the chief candidate</w:t>
      </w:r>
      <w:r>
        <w:t>s</w:t>
      </w:r>
      <w:r w:rsidR="00E67951">
        <w:t xml:space="preserve"> of linear measurement</w:t>
      </w:r>
      <w:r w:rsidR="00E67951">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instrText xml:space="preserve"> ADDIN EN.CITE </w:instrText>
      </w:r>
      <w:r>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instrText xml:space="preserve"> ADDIN EN.CITE.DATA </w:instrText>
      </w:r>
      <w:r>
        <w:fldChar w:fldCharType="end"/>
      </w:r>
      <w:r w:rsidR="00E67951">
        <w:fldChar w:fldCharType="separate"/>
      </w:r>
      <w:r w:rsidRPr="00065A10">
        <w:rPr>
          <w:noProof/>
          <w:vertAlign w:val="superscript"/>
        </w:rPr>
        <w:t>14,15</w:t>
      </w:r>
      <w:r w:rsidR="00E67951">
        <w:fldChar w:fldCharType="end"/>
      </w:r>
      <w:r w:rsidR="00D34808">
        <w:t>.</w:t>
      </w:r>
      <w:r w:rsidR="00E67951">
        <w:t xml:space="preserve"> To calculate the muscular surface area, horizontal and vertical measurements of the psoas and paraspinal muscle groups are obtained using a ruler tool to draw 90</w:t>
      </w:r>
      <w:r w:rsidR="00E67951">
        <w:sym w:font="Symbol" w:char="F0B0"/>
      </w:r>
      <w:r w:rsidR="00E67951">
        <w:t xml:space="preserve"> intersecting straight lines. </w:t>
      </w:r>
      <w:r w:rsidR="001C5764">
        <w:t>T</w:t>
      </w:r>
      <w:r w:rsidR="00E67951">
        <w:t xml:space="preserve">he horizontal and vertical </w:t>
      </w:r>
      <w:r w:rsidR="001C5764">
        <w:t xml:space="preserve">measurements </w:t>
      </w:r>
      <w:r w:rsidR="00E67951">
        <w:t>of each muscle</w:t>
      </w:r>
      <w:r w:rsidR="001C5764">
        <w:t xml:space="preserve"> group are multiplied to estimate </w:t>
      </w:r>
      <w:r w:rsidR="00E67951">
        <w:t>the surface area of each muscle group</w:t>
      </w:r>
      <w:r w:rsidR="001C5764">
        <w:t>, which is then used to</w:t>
      </w:r>
      <w:r w:rsidR="00E67951">
        <w:t xml:space="preserve"> calculate a </w:t>
      </w:r>
      <w:r w:rsidR="00E67951" w:rsidRPr="00ED0802">
        <w:rPr>
          <w:i/>
          <w:iCs/>
        </w:rPr>
        <w:t>linear muscle index</w:t>
      </w:r>
      <w:r w:rsidR="001C5764">
        <w:t xml:space="preserve"> when divided </w:t>
      </w:r>
      <w:r w:rsidR="00E67951">
        <w:t xml:space="preserve">by the patient’s height. With minimal training, this entire process can take less than </w:t>
      </w:r>
      <w:r w:rsidR="008D2078">
        <w:t xml:space="preserve">1 </w:t>
      </w:r>
      <w:r w:rsidR="00E67951">
        <w:t>min.</w:t>
      </w:r>
    </w:p>
    <w:p w14:paraId="53A5A699" w14:textId="77777777" w:rsidR="001336CE" w:rsidRDefault="001336CE" w:rsidP="00BE129E"/>
    <w:p w14:paraId="18F7B81C" w14:textId="0FEABC03" w:rsidR="00E67951" w:rsidRDefault="00065A10" w:rsidP="00BE129E">
      <w:r>
        <w:t>Given the potential implications of body composition measurements on patient care</w:t>
      </w:r>
      <w:r w:rsidR="00E67951">
        <w:t>, there is an urgent need for creating accessible training materials.</w:t>
      </w:r>
      <w:r w:rsidR="002A40C7">
        <w:t xml:space="preserve"> </w:t>
      </w:r>
      <w:r>
        <w:t xml:space="preserve">In this </w:t>
      </w:r>
      <w:r w:rsidR="009638CA">
        <w:t>article</w:t>
      </w:r>
      <w:r>
        <w:t>, we</w:t>
      </w:r>
      <w:r w:rsidR="002A40C7">
        <w:t xml:space="preserve"> provide a detailed description of two methods developed by Avrutin et al.</w:t>
      </w:r>
      <w:r w:rsidR="002A40C7">
        <w:fldChar w:fldCharType="begin"/>
      </w:r>
      <w:r>
        <w:instrText xml:space="preserve"> ADDIN EN.CITE &lt;EndNote&gt;&lt;Cite&gt;&lt;Author&gt;Avrutin&lt;/Author&gt;&lt;Year&gt;2018&lt;/Year&gt;&lt;RecNum&gt;2&lt;/RecNum&gt;&lt;DisplayText&gt;&lt;style face="superscript"&gt;14&lt;/style&gt;&lt;/DisplayText&gt;&lt;record&gt;&lt;rec-number&gt;2&lt;/rec-number&gt;&lt;foreign-keys&gt;&lt;key app="EN" db-id="0f9fx9ev1srpeve2t9mxewwap02s2zwpazsx" timestamp="1560278568" guid="c5cc5697-d8a9-42d4-8d32-830695b90e3d"&gt;2&lt;/key&gt;&lt;key app="ENWeb" db-id=""&gt;0&lt;/key&gt;&lt;/foreign-keys&gt;&lt;ref-type name="Journal Article"&gt;17&lt;/ref-type&gt;&lt;contributors&gt;&lt;authors&gt;&lt;author&gt;Avrutin, E.&lt;/author&gt;&lt;author&gt;Moisey, L. L.&lt;/author&gt;&lt;author&gt;Zhang, R.&lt;/author&gt;&lt;author&gt;Khattab, J.&lt;/author&gt;&lt;author&gt;Todd, E.&lt;/author&gt;&lt;author&gt;Premji, T.&lt;/author&gt;&lt;author&gt;Kozar, R.&lt;/author&gt;&lt;author&gt;Heyland, D. K.&lt;/author&gt;&lt;author&gt;Mourtzakis, M.&lt;/author&gt;&lt;/authors&gt;&lt;/contributors&gt;&lt;auth-address&gt;Department of Kinesiology, University of Waterloo, Waterloo, Ontario, Canada.&amp;#xD;Department of Surgery, University of Maryland, Baltimore, Maryland, USA.&amp;#xD;Clinical Evaluation Research Unit, Kingston General Hospital, Kingston, Ontario, Canada.&amp;#xD;Department of Critical Care Medicine, Queen&amp;apos;s University, Kingston, Ontario, Canada.&lt;/auth-address&gt;&lt;titles&gt;&lt;title&gt;Clinically Practical Approach for Screening of Low Muscularity Using Electronic Linear Measures on Computed Tomography Images in Critically Ill Patients&lt;/title&gt;&lt;secondary-title&gt;JPEN J Parenter Enteral Nutr&lt;/secondary-title&gt;&lt;/titles&gt;&lt;periodical&gt;&lt;full-title&gt;JPEN J Parenter Enteral Nutr&lt;/full-title&gt;&lt;/periodical&gt;&lt;pages&gt;885-891&lt;/pages&gt;&lt;volume&gt;42&lt;/volume&gt;&lt;number&gt;5&lt;/number&gt;&lt;edition&gt;2018/02/09&lt;/edition&gt;&lt;keywords&gt;&lt;keyword&gt;Icu&lt;/keyword&gt;&lt;keyword&gt;body composition&lt;/keyword&gt;&lt;keyword&gt;intensive care unit&lt;/keyword&gt;&lt;keyword&gt;low muscle mass&lt;/keyword&gt;&lt;keyword&gt;skeletal muscle&lt;/keyword&gt;&lt;/keywords&gt;&lt;dates&gt;&lt;year&gt;2018&lt;/year&gt;&lt;pub-dates&gt;&lt;date&gt;Jul&lt;/date&gt;&lt;/pub-dates&gt;&lt;/dates&gt;&lt;isbn&gt;1941-2444 (Electronic)&amp;#xD;0148-6071 (Linking)&lt;/isbn&gt;&lt;accession-num&gt;29417591&lt;/accession-num&gt;&lt;urls&gt;&lt;related-urls&gt;&lt;url&gt;https://www.ncbi.nlm.nih.gov/pubmed/29417591&lt;/url&gt;&lt;/related-urls&gt;&lt;/urls&gt;&lt;electronic-resource-num&gt;10.1002/jpen.1019&lt;/electronic-resource-num&gt;&lt;/record&gt;&lt;/Cite&gt;&lt;/EndNote&gt;</w:instrText>
      </w:r>
      <w:r w:rsidR="002A40C7">
        <w:fldChar w:fldCharType="separate"/>
      </w:r>
      <w:r w:rsidRPr="00065A10">
        <w:rPr>
          <w:noProof/>
          <w:vertAlign w:val="superscript"/>
        </w:rPr>
        <w:t>14</w:t>
      </w:r>
      <w:r w:rsidR="002A40C7">
        <w:fldChar w:fldCharType="end"/>
      </w:r>
      <w:r w:rsidR="002A40C7">
        <w:t xml:space="preserve"> and </w:t>
      </w:r>
      <w:r w:rsidR="002A40C7" w:rsidRPr="00624EC5">
        <w:rPr>
          <w:noProof/>
        </w:rPr>
        <w:t>Mourtzakis</w:t>
      </w:r>
      <w:r w:rsidR="002A40C7">
        <w:t xml:space="preserve"> et al.</w:t>
      </w:r>
      <w:r w:rsidR="002A40C7">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instrText xml:space="preserve"> ADDIN EN.CITE </w:instrText>
      </w:r>
      <w:r>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instrText xml:space="preserve"> ADDIN EN.CITE.DATA </w:instrText>
      </w:r>
      <w:r>
        <w:fldChar w:fldCharType="end"/>
      </w:r>
      <w:r w:rsidR="002A40C7">
        <w:fldChar w:fldCharType="separate"/>
      </w:r>
      <w:r w:rsidRPr="00065A10">
        <w:rPr>
          <w:noProof/>
          <w:vertAlign w:val="superscript"/>
        </w:rPr>
        <w:t>13</w:t>
      </w:r>
      <w:r w:rsidR="002A40C7">
        <w:fldChar w:fldCharType="end"/>
      </w:r>
      <w:r w:rsidR="002A40C7">
        <w:t xml:space="preserve"> to quantify skeletal muscle mass and body composition, respectively, for providers and clinical researchers</w:t>
      </w:r>
      <w:r>
        <w:t>.</w:t>
      </w:r>
    </w:p>
    <w:p w14:paraId="725EB7E0" w14:textId="77777777" w:rsidR="00E67951" w:rsidRPr="001B1519" w:rsidRDefault="00E67951" w:rsidP="00BE129E">
      <w:pPr>
        <w:rPr>
          <w:rFonts w:asciiTheme="minorHAnsi" w:hAnsiTheme="minorHAnsi" w:cstheme="minorHAnsi"/>
          <w:b/>
        </w:rPr>
      </w:pPr>
    </w:p>
    <w:p w14:paraId="36C104EF" w14:textId="3B3B8659" w:rsidR="00E67951" w:rsidRDefault="00E67951" w:rsidP="00BE129E">
      <w:pPr>
        <w:rPr>
          <w:rFonts w:asciiTheme="minorHAnsi" w:hAnsiTheme="minorHAnsi" w:cstheme="minorHAnsi"/>
        </w:rPr>
      </w:pPr>
      <w:r w:rsidRPr="001B1519">
        <w:rPr>
          <w:rFonts w:asciiTheme="minorHAnsi" w:hAnsiTheme="minorHAnsi" w:cstheme="minorHAnsi"/>
          <w:b/>
        </w:rPr>
        <w:t>PROTOCOL:</w:t>
      </w:r>
    </w:p>
    <w:p w14:paraId="5910B432" w14:textId="77777777" w:rsidR="00B85B94" w:rsidRDefault="00B85B94" w:rsidP="00BE129E">
      <w:pPr>
        <w:rPr>
          <w:rFonts w:asciiTheme="minorHAnsi" w:hAnsiTheme="minorHAnsi" w:cstheme="minorHAnsi"/>
        </w:rPr>
      </w:pPr>
    </w:p>
    <w:p w14:paraId="152E1163" w14:textId="77777777" w:rsidR="00B85B94" w:rsidRDefault="00065A10" w:rsidP="00BE129E">
      <w:bookmarkStart w:id="1" w:name="_Hlk55762654"/>
      <w:r w:rsidRPr="00065A10">
        <w:t>The following study and protocols were reviewed and approved by the Institutional Review Board of Emory University.</w:t>
      </w:r>
    </w:p>
    <w:bookmarkEnd w:id="1"/>
    <w:p w14:paraId="19369DD8" w14:textId="6170D16D" w:rsidR="002A40C7" w:rsidRPr="001B1519" w:rsidRDefault="002A40C7" w:rsidP="00BE129E">
      <w:pPr>
        <w:rPr>
          <w:rFonts w:asciiTheme="minorHAnsi" w:hAnsiTheme="minorHAnsi" w:cstheme="minorHAnsi"/>
          <w:color w:val="808080" w:themeColor="background1" w:themeShade="80"/>
        </w:rPr>
      </w:pPr>
    </w:p>
    <w:p w14:paraId="25E728B5" w14:textId="753E6FB8" w:rsidR="00E67951" w:rsidRPr="00B85B94" w:rsidRDefault="00E67951" w:rsidP="00BE129E">
      <w:pPr>
        <w:pStyle w:val="ListParagraph"/>
        <w:numPr>
          <w:ilvl w:val="0"/>
          <w:numId w:val="29"/>
        </w:numPr>
        <w:ind w:left="0" w:firstLine="0"/>
        <w:rPr>
          <w:b/>
          <w:bCs/>
        </w:rPr>
      </w:pPr>
      <w:r w:rsidRPr="00B85B94">
        <w:rPr>
          <w:b/>
          <w:bCs/>
        </w:rPr>
        <w:t xml:space="preserve">L3 </w:t>
      </w:r>
      <w:r w:rsidR="00A402D3" w:rsidRPr="00B85B94">
        <w:rPr>
          <w:b/>
          <w:bCs/>
        </w:rPr>
        <w:t xml:space="preserve">CT </w:t>
      </w:r>
      <w:r w:rsidRPr="00B85B94">
        <w:rPr>
          <w:b/>
          <w:bCs/>
        </w:rPr>
        <w:t>Segmentation</w:t>
      </w:r>
    </w:p>
    <w:p w14:paraId="7300481C" w14:textId="77777777" w:rsidR="00B85B94" w:rsidRDefault="00B85B94" w:rsidP="00BE129E">
      <w:pPr>
        <w:pStyle w:val="ListParagraph"/>
        <w:widowControl/>
        <w:autoSpaceDE/>
        <w:autoSpaceDN/>
        <w:adjustRightInd/>
        <w:ind w:left="0"/>
      </w:pPr>
    </w:p>
    <w:p w14:paraId="29BBCB8C" w14:textId="7B0C96D4" w:rsidR="00A402D3" w:rsidRDefault="00E67951" w:rsidP="00BE129E">
      <w:pPr>
        <w:pStyle w:val="ListParagraph"/>
        <w:widowControl/>
        <w:numPr>
          <w:ilvl w:val="1"/>
          <w:numId w:val="29"/>
        </w:numPr>
        <w:autoSpaceDE/>
        <w:autoSpaceDN/>
        <w:adjustRightInd/>
        <w:ind w:left="0" w:firstLine="0"/>
      </w:pPr>
      <w:r>
        <w:t xml:space="preserve">Obtain the axial CT </w:t>
      </w:r>
      <w:r w:rsidR="00D71C85" w:rsidRPr="00D71C85">
        <w:t>Digital Imaging and Communications in Medicine</w:t>
      </w:r>
      <w:r w:rsidR="00D71C85">
        <w:t xml:space="preserve"> (</w:t>
      </w:r>
      <w:r>
        <w:t>DICOM</w:t>
      </w:r>
      <w:r w:rsidR="00D71C85">
        <w:t>)</w:t>
      </w:r>
      <w:r>
        <w:t xml:space="preserve"> image</w:t>
      </w:r>
      <w:r w:rsidR="00B85B94">
        <w:t>.</w:t>
      </w:r>
    </w:p>
    <w:p w14:paraId="2D03447E" w14:textId="77777777" w:rsidR="00B85B94" w:rsidRDefault="00B85B94" w:rsidP="00BE129E">
      <w:pPr>
        <w:pStyle w:val="ListParagraph"/>
        <w:widowControl/>
        <w:autoSpaceDE/>
        <w:autoSpaceDN/>
        <w:adjustRightInd/>
        <w:ind w:left="0"/>
      </w:pPr>
    </w:p>
    <w:p w14:paraId="25A08FB4" w14:textId="49A62702" w:rsidR="00E67951" w:rsidRDefault="00E67951" w:rsidP="00BE129E">
      <w:pPr>
        <w:pStyle w:val="ListParagraph"/>
        <w:widowControl/>
        <w:numPr>
          <w:ilvl w:val="2"/>
          <w:numId w:val="29"/>
        </w:numPr>
        <w:autoSpaceDE/>
        <w:autoSpaceDN/>
        <w:adjustRightInd/>
        <w:ind w:left="0" w:firstLine="0"/>
      </w:pPr>
      <w:r>
        <w:t>In the image viewer, identify the L3 vertebra</w:t>
      </w:r>
      <w:r w:rsidR="00E37DFD">
        <w:t>.</w:t>
      </w:r>
    </w:p>
    <w:p w14:paraId="3DD88E03" w14:textId="77777777" w:rsidR="00B85B94" w:rsidRDefault="00B85B94" w:rsidP="00BE129E">
      <w:pPr>
        <w:widowControl/>
        <w:autoSpaceDE/>
        <w:autoSpaceDN/>
        <w:adjustRightInd/>
      </w:pPr>
    </w:p>
    <w:p w14:paraId="1BB5A018" w14:textId="759DD434" w:rsidR="00E67951" w:rsidRDefault="00ED0802" w:rsidP="00BE129E">
      <w:pPr>
        <w:pStyle w:val="ListParagraph"/>
        <w:widowControl/>
        <w:numPr>
          <w:ilvl w:val="3"/>
          <w:numId w:val="29"/>
        </w:numPr>
        <w:autoSpaceDE/>
        <w:autoSpaceDN/>
        <w:adjustRightInd/>
        <w:ind w:left="0" w:firstLine="0"/>
      </w:pPr>
      <w:r>
        <w:t>If possible, s</w:t>
      </w:r>
      <w:r w:rsidR="00E67951">
        <w:t xml:space="preserve">elect </w:t>
      </w:r>
      <w:r w:rsidR="008D2078">
        <w:t>two</w:t>
      </w:r>
      <w:r w:rsidR="00E67951">
        <w:t xml:space="preserve"> horizontal window view</w:t>
      </w:r>
      <w:r w:rsidR="008D2078">
        <w:t>s</w:t>
      </w:r>
      <w:r w:rsidR="00E67951">
        <w:t>, and select coronal or sagittal view on the left for reference, and axial view on the right</w:t>
      </w:r>
      <w:r w:rsidR="00E37DFD">
        <w:t>.</w:t>
      </w:r>
    </w:p>
    <w:p w14:paraId="1E65F224" w14:textId="77777777" w:rsidR="00B85B94" w:rsidRDefault="00B85B94" w:rsidP="00BE129E">
      <w:pPr>
        <w:pStyle w:val="ListParagraph"/>
        <w:widowControl/>
        <w:autoSpaceDE/>
        <w:autoSpaceDN/>
        <w:adjustRightInd/>
        <w:ind w:left="0"/>
      </w:pPr>
    </w:p>
    <w:p w14:paraId="21CB78EF" w14:textId="100D760A" w:rsidR="00E67951" w:rsidRDefault="00E67951" w:rsidP="00BE129E">
      <w:pPr>
        <w:pStyle w:val="ListParagraph"/>
        <w:widowControl/>
        <w:numPr>
          <w:ilvl w:val="3"/>
          <w:numId w:val="29"/>
        </w:numPr>
        <w:autoSpaceDE/>
        <w:autoSpaceDN/>
        <w:adjustRightInd/>
        <w:ind w:left="0" w:firstLine="0"/>
      </w:pPr>
      <w:r>
        <w:t>Click</w:t>
      </w:r>
      <w:r w:rsidR="008D2078">
        <w:t xml:space="preserve"> on</w:t>
      </w:r>
      <w:r>
        <w:t xml:space="preserve"> </w:t>
      </w:r>
      <w:r w:rsidR="008D2078">
        <w:rPr>
          <w:b/>
          <w:bCs/>
        </w:rPr>
        <w:t>C</w:t>
      </w:r>
      <w:r w:rsidRPr="00B85B94">
        <w:rPr>
          <w:b/>
          <w:bCs/>
        </w:rPr>
        <w:t xml:space="preserve">ross </w:t>
      </w:r>
      <w:r w:rsidR="008D2078">
        <w:rPr>
          <w:b/>
          <w:bCs/>
        </w:rPr>
        <w:t>L</w:t>
      </w:r>
      <w:r w:rsidRPr="00B85B94">
        <w:rPr>
          <w:b/>
          <w:bCs/>
        </w:rPr>
        <w:t>ink</w:t>
      </w:r>
      <w:r>
        <w:t xml:space="preserve"> to link the left and right windows</w:t>
      </w:r>
      <w:r w:rsidR="00E37DFD">
        <w:t>.</w:t>
      </w:r>
    </w:p>
    <w:p w14:paraId="3B18120F" w14:textId="77777777" w:rsidR="00B85B94" w:rsidRDefault="00B85B94" w:rsidP="00BE129E">
      <w:pPr>
        <w:widowControl/>
        <w:autoSpaceDE/>
        <w:autoSpaceDN/>
        <w:adjustRightInd/>
      </w:pPr>
    </w:p>
    <w:p w14:paraId="15EB35DA" w14:textId="0440DF71" w:rsidR="00E67951" w:rsidRDefault="00E67951" w:rsidP="00BE129E">
      <w:pPr>
        <w:pStyle w:val="ListParagraph"/>
        <w:widowControl/>
        <w:numPr>
          <w:ilvl w:val="3"/>
          <w:numId w:val="29"/>
        </w:numPr>
        <w:autoSpaceDE/>
        <w:autoSpaceDN/>
        <w:adjustRightInd/>
        <w:ind w:left="0" w:firstLine="0"/>
      </w:pPr>
      <w:r>
        <w:t>Scroll down the images from cranial to caudal direction. Identify L1 vertebra, which is the first vertebra without a rib attachment.</w:t>
      </w:r>
    </w:p>
    <w:p w14:paraId="47C8B1F7" w14:textId="77777777" w:rsidR="00B85B94" w:rsidRDefault="00B85B94" w:rsidP="00BE129E">
      <w:pPr>
        <w:widowControl/>
        <w:autoSpaceDE/>
        <w:autoSpaceDN/>
        <w:adjustRightInd/>
      </w:pPr>
    </w:p>
    <w:p w14:paraId="7B7DBB8B" w14:textId="1731CC58" w:rsidR="00E67951" w:rsidRDefault="00E67951" w:rsidP="00BE129E">
      <w:pPr>
        <w:pStyle w:val="ListParagraph"/>
        <w:widowControl/>
        <w:numPr>
          <w:ilvl w:val="3"/>
          <w:numId w:val="29"/>
        </w:numPr>
        <w:autoSpaceDE/>
        <w:autoSpaceDN/>
        <w:adjustRightInd/>
        <w:ind w:left="0" w:firstLine="0"/>
      </w:pPr>
      <w:r>
        <w:t>Count from L1 to L3 and use the coronal or sagittal view to identify the slice of the middle of L3</w:t>
      </w:r>
      <w:r w:rsidR="002F56BE">
        <w:t>. This is identified as the point at which both transverse processes are able to be maximally and equally visualized.</w:t>
      </w:r>
    </w:p>
    <w:p w14:paraId="6C79043D" w14:textId="77777777" w:rsidR="00B85B94" w:rsidRDefault="00B85B94" w:rsidP="00BE129E">
      <w:pPr>
        <w:widowControl/>
        <w:autoSpaceDE/>
        <w:autoSpaceDN/>
        <w:adjustRightInd/>
      </w:pPr>
    </w:p>
    <w:p w14:paraId="517FFBA5" w14:textId="6F76275C" w:rsidR="00CF107A" w:rsidRDefault="00E67951" w:rsidP="00BE129E">
      <w:pPr>
        <w:pStyle w:val="ListParagraph"/>
        <w:widowControl/>
        <w:numPr>
          <w:ilvl w:val="3"/>
          <w:numId w:val="29"/>
        </w:numPr>
        <w:autoSpaceDE/>
        <w:autoSpaceDN/>
        <w:adjustRightInd/>
        <w:ind w:left="0" w:firstLine="0"/>
      </w:pPr>
      <w:r>
        <w:t xml:space="preserve">Select the L3 slice. From the </w:t>
      </w:r>
      <w:r w:rsidRPr="00B85B94">
        <w:rPr>
          <w:b/>
          <w:bCs/>
        </w:rPr>
        <w:t>Exam</w:t>
      </w:r>
      <w:r>
        <w:t xml:space="preserve"> tab, select </w:t>
      </w:r>
      <w:r w:rsidR="00B85B94" w:rsidRPr="00B85B94">
        <w:rPr>
          <w:b/>
          <w:bCs/>
        </w:rPr>
        <w:t>Send Exam</w:t>
      </w:r>
      <w:r w:rsidR="00B85B94">
        <w:t xml:space="preserve"> </w:t>
      </w:r>
      <w:r>
        <w:t>and save the image as a DICOM file.</w:t>
      </w:r>
    </w:p>
    <w:p w14:paraId="5092E198" w14:textId="77777777" w:rsidR="00B85B94" w:rsidRDefault="00B85B94" w:rsidP="00BE129E">
      <w:pPr>
        <w:widowControl/>
        <w:autoSpaceDE/>
        <w:autoSpaceDN/>
        <w:adjustRightInd/>
      </w:pPr>
    </w:p>
    <w:p w14:paraId="5A0E0521" w14:textId="22D0EA70" w:rsidR="00E67951" w:rsidRDefault="00A965A3" w:rsidP="00BE129E">
      <w:pPr>
        <w:pStyle w:val="ListParagraph"/>
        <w:widowControl/>
        <w:autoSpaceDE/>
        <w:autoSpaceDN/>
        <w:adjustRightInd/>
        <w:ind w:left="0"/>
      </w:pPr>
      <w:r>
        <w:t>NOTE</w:t>
      </w:r>
      <w:r w:rsidR="00B93AAA">
        <w:t xml:space="preserve">: </w:t>
      </w:r>
      <w:r w:rsidR="00D90FFE">
        <w:t>Step 1</w:t>
      </w:r>
      <w:r w:rsidR="00645901">
        <w:t>.1</w:t>
      </w:r>
      <w:r w:rsidR="00D90FFE">
        <w:t xml:space="preserve"> is a pre-processing step and is listed here to demonstrate how to obtain an L3 image. If the researcher already has an L3 image,</w:t>
      </w:r>
      <w:r w:rsidR="00E4486E">
        <w:t xml:space="preserve"> they</w:t>
      </w:r>
      <w:r w:rsidR="00D90FFE">
        <w:t xml:space="preserve"> can go to step </w:t>
      </w:r>
      <w:r w:rsidR="00EB7A72">
        <w:t>1.2</w:t>
      </w:r>
      <w:r w:rsidR="00D90FFE">
        <w:t>.</w:t>
      </w:r>
      <w:r w:rsidR="00B85B94">
        <w:t xml:space="preserve"> </w:t>
      </w:r>
      <w:r w:rsidR="00B93AAA">
        <w:t>If the image viewer does not enable cross-referencing, the researcher can skip 1.1.1</w:t>
      </w:r>
      <w:r w:rsidR="00EB7A72">
        <w:t>.1</w:t>
      </w:r>
      <w:r w:rsidR="00B93AAA">
        <w:t xml:space="preserve"> to 1.1</w:t>
      </w:r>
      <w:r w:rsidR="00EB7A72">
        <w:t>.1</w:t>
      </w:r>
      <w:r w:rsidR="00B93AAA">
        <w:t xml:space="preserve">.2. If the imaging does not include thoracic region, identify L5, which is anterior to </w:t>
      </w:r>
      <w:r w:rsidR="00805911">
        <w:t xml:space="preserve">the </w:t>
      </w:r>
      <w:r w:rsidR="00B93AAA" w:rsidRPr="008D3AE0">
        <w:t>sacrum</w:t>
      </w:r>
      <w:r w:rsidR="00B93AAA">
        <w:t>, and count from L5 to L3, keeping in mind that the presence of a sixth lumbar vertebra is a normal variant.</w:t>
      </w:r>
    </w:p>
    <w:p w14:paraId="39FACE41" w14:textId="77777777" w:rsidR="00B85B94" w:rsidRDefault="00B85B94" w:rsidP="00BE129E">
      <w:pPr>
        <w:pStyle w:val="ListParagraph"/>
        <w:widowControl/>
        <w:autoSpaceDE/>
        <w:autoSpaceDN/>
        <w:adjustRightInd/>
        <w:ind w:left="0"/>
      </w:pPr>
    </w:p>
    <w:p w14:paraId="66E7A72A" w14:textId="65365383" w:rsidR="00E67951" w:rsidRDefault="00E67951" w:rsidP="00BE129E">
      <w:pPr>
        <w:pStyle w:val="ListParagraph"/>
        <w:widowControl/>
        <w:numPr>
          <w:ilvl w:val="1"/>
          <w:numId w:val="29"/>
        </w:numPr>
        <w:autoSpaceDE/>
        <w:autoSpaceDN/>
        <w:adjustRightInd/>
        <w:ind w:left="0" w:firstLine="0"/>
      </w:pPr>
      <w:r>
        <w:t>Open the DICOM image with Slice-O-Matic Software</w:t>
      </w:r>
      <w:r w:rsidR="00EB7A72">
        <w:t>.</w:t>
      </w:r>
    </w:p>
    <w:p w14:paraId="3F842FF6" w14:textId="77777777" w:rsidR="00EB7A72" w:rsidRDefault="00EB7A72" w:rsidP="00BE129E">
      <w:pPr>
        <w:pStyle w:val="ListParagraph"/>
        <w:widowControl/>
        <w:autoSpaceDE/>
        <w:autoSpaceDN/>
        <w:adjustRightInd/>
        <w:ind w:left="0"/>
      </w:pPr>
    </w:p>
    <w:p w14:paraId="3F61B1CD" w14:textId="3430C4B3" w:rsidR="00EB7A72" w:rsidRDefault="00E67951" w:rsidP="00BE129E">
      <w:pPr>
        <w:pStyle w:val="ListParagraph"/>
        <w:widowControl/>
        <w:numPr>
          <w:ilvl w:val="1"/>
          <w:numId w:val="29"/>
        </w:numPr>
        <w:autoSpaceDE/>
        <w:autoSpaceDN/>
        <w:adjustRightInd/>
        <w:ind w:left="0" w:firstLine="0"/>
      </w:pPr>
      <w:r>
        <w:t xml:space="preserve">Drag </w:t>
      </w:r>
      <w:r w:rsidR="00805911">
        <w:t xml:space="preserve">the </w:t>
      </w:r>
      <w:r>
        <w:t>DICOM file to anywhere on the Slice-O-Matic</w:t>
      </w:r>
      <w:r w:rsidR="00A402D3">
        <w:t xml:space="preserve"> </w:t>
      </w:r>
      <w:r>
        <w:t>window</w:t>
      </w:r>
      <w:r w:rsidR="00EB7A72">
        <w:t>.</w:t>
      </w:r>
    </w:p>
    <w:p w14:paraId="14199D9C" w14:textId="77777777" w:rsidR="00EB7A72" w:rsidRDefault="00EB7A72" w:rsidP="00BE129E">
      <w:pPr>
        <w:pStyle w:val="ListParagraph"/>
        <w:widowControl/>
        <w:autoSpaceDE/>
        <w:autoSpaceDN/>
        <w:adjustRightInd/>
        <w:ind w:left="0"/>
      </w:pPr>
    </w:p>
    <w:p w14:paraId="3898483D" w14:textId="590F0BFF" w:rsidR="00E67951" w:rsidRDefault="00E67951" w:rsidP="00BE129E">
      <w:pPr>
        <w:pStyle w:val="ListParagraph"/>
        <w:widowControl/>
        <w:numPr>
          <w:ilvl w:val="1"/>
          <w:numId w:val="29"/>
        </w:numPr>
        <w:autoSpaceDE/>
        <w:autoSpaceDN/>
        <w:adjustRightInd/>
        <w:ind w:left="0" w:firstLine="0"/>
      </w:pPr>
      <w:r>
        <w:t xml:space="preserve">Select </w:t>
      </w:r>
      <w:r w:rsidRPr="00F65394">
        <w:rPr>
          <w:b/>
          <w:bCs/>
        </w:rPr>
        <w:t>Modes</w:t>
      </w:r>
      <w:r w:rsidR="00EB7A72">
        <w:t xml:space="preserve"> | </w:t>
      </w:r>
      <w:r w:rsidRPr="00F65394">
        <w:rPr>
          <w:b/>
          <w:bCs/>
        </w:rPr>
        <w:t>Region Growing</w:t>
      </w:r>
      <w:r>
        <w:rPr>
          <w:i/>
          <w:iCs/>
        </w:rPr>
        <w:t xml:space="preserve"> </w:t>
      </w:r>
      <w:r>
        <w:t>to begin segmentation</w:t>
      </w:r>
      <w:r w:rsidR="00EB7A72">
        <w:t>.</w:t>
      </w:r>
    </w:p>
    <w:p w14:paraId="73934380" w14:textId="77777777" w:rsidR="00B85B94" w:rsidRDefault="00B85B94" w:rsidP="00BE129E">
      <w:pPr>
        <w:widowControl/>
        <w:autoSpaceDE/>
        <w:autoSpaceDN/>
        <w:adjustRightInd/>
      </w:pPr>
    </w:p>
    <w:p w14:paraId="451827B9" w14:textId="693CF6A6" w:rsidR="00E67951" w:rsidRDefault="00E67951" w:rsidP="00BE129E">
      <w:pPr>
        <w:pStyle w:val="ListParagraph"/>
        <w:widowControl/>
        <w:numPr>
          <w:ilvl w:val="2"/>
          <w:numId w:val="29"/>
        </w:numPr>
        <w:autoSpaceDE/>
        <w:autoSpaceDN/>
        <w:adjustRightInd/>
        <w:ind w:left="0" w:firstLine="0"/>
      </w:pPr>
      <w:r>
        <w:t xml:space="preserve">If </w:t>
      </w:r>
      <w:r w:rsidR="00805911">
        <w:t xml:space="preserve">the </w:t>
      </w:r>
      <w:r>
        <w:t xml:space="preserve">version of Slice-O-Matic has </w:t>
      </w:r>
      <w:r w:rsidRPr="00B85B94">
        <w:rPr>
          <w:b/>
          <w:bCs/>
        </w:rPr>
        <w:t>Alberta Protocol</w:t>
      </w:r>
      <w:r>
        <w:t xml:space="preserve"> options at the top of the </w:t>
      </w:r>
      <w:r w:rsidRPr="00B85B94">
        <w:rPr>
          <w:b/>
          <w:bCs/>
        </w:rPr>
        <w:t>Modes</w:t>
      </w:r>
      <w:r w:rsidRPr="00B85B94">
        <w:rPr>
          <w:i/>
          <w:iCs/>
        </w:rPr>
        <w:t xml:space="preserve"> </w:t>
      </w:r>
      <w:r>
        <w:t xml:space="preserve">list of options, then one can also select </w:t>
      </w:r>
      <w:r w:rsidRPr="00B85B94">
        <w:rPr>
          <w:b/>
          <w:bCs/>
        </w:rPr>
        <w:t>Step 3: Segmentation</w:t>
      </w:r>
      <w:r>
        <w:t xml:space="preserve"> to begin segmentation. If using </w:t>
      </w:r>
      <w:r w:rsidRPr="00B85B94">
        <w:rPr>
          <w:b/>
          <w:bCs/>
        </w:rPr>
        <w:t>Step 3: Segmentation</w:t>
      </w:r>
      <w:r w:rsidRPr="00F65394">
        <w:t xml:space="preserve">, </w:t>
      </w:r>
      <w:r>
        <w:t>complete step 5</w:t>
      </w:r>
      <w:r w:rsidR="002D1E2D">
        <w:t>, and</w:t>
      </w:r>
      <w:r>
        <w:t xml:space="preserve"> then proceed to step 11</w:t>
      </w:r>
      <w:r w:rsidR="00E37DFD">
        <w:t>.</w:t>
      </w:r>
    </w:p>
    <w:p w14:paraId="5C007CBB" w14:textId="77777777" w:rsidR="00EB7A72" w:rsidRDefault="00EB7A72" w:rsidP="00BE129E">
      <w:pPr>
        <w:pStyle w:val="ListParagraph"/>
        <w:widowControl/>
        <w:autoSpaceDE/>
        <w:autoSpaceDN/>
        <w:adjustRightInd/>
        <w:ind w:left="0"/>
      </w:pPr>
    </w:p>
    <w:p w14:paraId="2C2BE65C" w14:textId="1329ACA4" w:rsidR="00E67951" w:rsidRDefault="00E67951" w:rsidP="00BE129E">
      <w:pPr>
        <w:pStyle w:val="ListParagraph"/>
        <w:widowControl/>
        <w:numPr>
          <w:ilvl w:val="1"/>
          <w:numId w:val="29"/>
        </w:numPr>
        <w:autoSpaceDE/>
        <w:autoSpaceDN/>
        <w:adjustRightInd/>
        <w:ind w:left="0" w:firstLine="0"/>
      </w:pPr>
      <w:r>
        <w:t xml:space="preserve">Select </w:t>
      </w:r>
      <w:r w:rsidRPr="00F65394">
        <w:rPr>
          <w:b/>
          <w:bCs/>
        </w:rPr>
        <w:t>Tools</w:t>
      </w:r>
      <w:r w:rsidR="00EB7A72">
        <w:t xml:space="preserve"> | </w:t>
      </w:r>
      <w:r w:rsidRPr="00F65394">
        <w:rPr>
          <w:b/>
          <w:bCs/>
        </w:rPr>
        <w:t>Tag Lock</w:t>
      </w:r>
      <w:r w:rsidR="00EB7A72" w:rsidRPr="009638CA">
        <w:t>.</w:t>
      </w:r>
      <w:r w:rsidR="00EB7A72">
        <w:t xml:space="preserve"> </w:t>
      </w:r>
      <w:r>
        <w:t>This will enable the user to “lock” tagged colors to ensure they are not accidently colored over or erased later on</w:t>
      </w:r>
      <w:r w:rsidR="00EB7A72">
        <w:t>.</w:t>
      </w:r>
    </w:p>
    <w:p w14:paraId="51C027B3" w14:textId="77777777" w:rsidR="00EB7A72" w:rsidRDefault="00EB7A72" w:rsidP="00BE129E">
      <w:pPr>
        <w:pStyle w:val="ListParagraph"/>
        <w:widowControl/>
        <w:autoSpaceDE/>
        <w:autoSpaceDN/>
        <w:adjustRightInd/>
        <w:ind w:left="0"/>
      </w:pPr>
    </w:p>
    <w:p w14:paraId="2B312E44" w14:textId="7E795D3C" w:rsidR="00E67951" w:rsidRDefault="002F56BE" w:rsidP="00BE129E">
      <w:pPr>
        <w:pStyle w:val="ListParagraph"/>
        <w:widowControl/>
        <w:numPr>
          <w:ilvl w:val="1"/>
          <w:numId w:val="29"/>
        </w:numPr>
        <w:autoSpaceDE/>
        <w:autoSpaceDN/>
        <w:adjustRightInd/>
        <w:ind w:left="0" w:firstLine="0"/>
      </w:pPr>
      <w:r w:rsidRPr="009638CA">
        <w:t xml:space="preserve">Skeletal Muscle Identification: </w:t>
      </w:r>
      <w:r w:rsidR="00E67951">
        <w:t xml:space="preserve">Click on </w:t>
      </w:r>
      <w:r w:rsidR="00E67951" w:rsidRPr="00F65394">
        <w:rPr>
          <w:b/>
          <w:bCs/>
        </w:rPr>
        <w:t>1</w:t>
      </w:r>
      <w:r w:rsidR="00E67951">
        <w:t xml:space="preserve"> (Red) under the Region Growing area on the left side of the screen</w:t>
      </w:r>
      <w:r w:rsidR="00EB7A72">
        <w:t>.</w:t>
      </w:r>
    </w:p>
    <w:p w14:paraId="11108C5F" w14:textId="77777777" w:rsidR="00EB7A72" w:rsidRDefault="00EB7A72" w:rsidP="00BE129E">
      <w:pPr>
        <w:pStyle w:val="ListParagraph"/>
        <w:widowControl/>
        <w:autoSpaceDE/>
        <w:autoSpaceDN/>
        <w:adjustRightInd/>
        <w:ind w:left="0"/>
      </w:pPr>
    </w:p>
    <w:p w14:paraId="56EC01CC" w14:textId="2FAF2877"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w:t>
      </w:r>
      <w:r w:rsidR="00F53209">
        <w:t>L</w:t>
      </w:r>
      <w:r>
        <w:t xml:space="preserve">ower </w:t>
      </w:r>
      <w:r w:rsidR="00F53209">
        <w:t>L</w:t>
      </w:r>
      <w:r>
        <w:t xml:space="preserve">imit to turn it to </w:t>
      </w:r>
      <w:r w:rsidRPr="00F65394">
        <w:rPr>
          <w:b/>
          <w:bCs/>
        </w:rPr>
        <w:t>O</w:t>
      </w:r>
      <w:r w:rsidR="00DB317F">
        <w:rPr>
          <w:b/>
          <w:bCs/>
        </w:rPr>
        <w:t>n</w:t>
      </w:r>
      <w:r w:rsidR="00914D94" w:rsidRPr="009638CA">
        <w:t>.</w:t>
      </w:r>
      <w:r w:rsidR="00EB7A72">
        <w:t xml:space="preserve"> </w:t>
      </w:r>
      <w:r>
        <w:t xml:space="preserve">Click on the arrows by Mouse </w:t>
      </w:r>
      <w:r w:rsidR="00F53209">
        <w:t>W</w:t>
      </w:r>
      <w:r>
        <w:t xml:space="preserve">heel to set Disabled to Lower </w:t>
      </w:r>
      <w:r w:rsidR="00805911">
        <w:t>L</w:t>
      </w:r>
      <w:r>
        <w:t>imit</w:t>
      </w:r>
      <w:r w:rsidR="00EB7A72">
        <w:t xml:space="preserve">. </w:t>
      </w:r>
      <w:r>
        <w:t xml:space="preserve">Drag the slider on Lower Limit to set </w:t>
      </w:r>
      <w:r w:rsidR="00DF6A88">
        <w:t>H</w:t>
      </w:r>
      <w:r w:rsidR="00DF6A88" w:rsidRPr="0064702E">
        <w:t xml:space="preserve">ounsfield </w:t>
      </w:r>
      <w:r w:rsidR="00DF6A88">
        <w:t>Unit (</w:t>
      </w:r>
      <w:r>
        <w:t>HU</w:t>
      </w:r>
      <w:r w:rsidR="00DF6A88">
        <w:t>)</w:t>
      </w:r>
      <w:r>
        <w:t xml:space="preserve"> threshold as close to -29 as possible, then use the mouse wheel to set HU threshold exactly to -29</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1BC6A765" w14:textId="77777777" w:rsidR="00EB7A72" w:rsidRDefault="00EB7A72" w:rsidP="00BE129E">
      <w:pPr>
        <w:pStyle w:val="ListParagraph"/>
        <w:widowControl/>
        <w:autoSpaceDE/>
        <w:autoSpaceDN/>
        <w:adjustRightInd/>
        <w:ind w:left="0"/>
      </w:pPr>
    </w:p>
    <w:p w14:paraId="1C38419D" w14:textId="41702DB9"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Upper </w:t>
      </w:r>
      <w:r w:rsidR="00F53209">
        <w:t>L</w:t>
      </w:r>
      <w:r>
        <w:t xml:space="preserve">imit to turn it to </w:t>
      </w:r>
      <w:r w:rsidRPr="00F65394">
        <w:rPr>
          <w:b/>
          <w:bCs/>
        </w:rPr>
        <w:t>O</w:t>
      </w:r>
      <w:r w:rsidR="00DB317F">
        <w:rPr>
          <w:b/>
          <w:bCs/>
        </w:rPr>
        <w:t>n</w:t>
      </w:r>
      <w:r w:rsidR="00914D94" w:rsidRPr="009638CA">
        <w:t>.</w:t>
      </w:r>
      <w:r w:rsidR="00EB7A72">
        <w:t xml:space="preserve"> </w:t>
      </w:r>
      <w:r>
        <w:t xml:space="preserve">Click on the arrows by Mouse </w:t>
      </w:r>
      <w:r w:rsidR="00F53209">
        <w:t>W</w:t>
      </w:r>
      <w:r>
        <w:t>heel to set Lower Limit to Upper Limit</w:t>
      </w:r>
      <w:r w:rsidR="00914D94">
        <w:t>.</w:t>
      </w:r>
      <w:r w:rsidR="00EB7A72">
        <w:t xml:space="preserve"> </w:t>
      </w:r>
      <w:r>
        <w:t xml:space="preserve">Drag </w:t>
      </w:r>
      <w:r w:rsidR="00805911">
        <w:t>the s</w:t>
      </w:r>
      <w:r>
        <w:t>lider on Upper Limit to set HU threshold as close to 150 as possible, then use the mouse wheel to set HU threshold exactly to 15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5326C369" w14:textId="77777777" w:rsidR="00EB7A72" w:rsidRDefault="00EB7A72" w:rsidP="00BE129E">
      <w:pPr>
        <w:pStyle w:val="ListParagraph"/>
        <w:widowControl/>
        <w:autoSpaceDE/>
        <w:autoSpaceDN/>
        <w:adjustRightInd/>
        <w:ind w:left="0"/>
      </w:pPr>
    </w:p>
    <w:p w14:paraId="3539DFFB" w14:textId="464E9E7C" w:rsidR="00E67951" w:rsidRDefault="002F56BE" w:rsidP="00BE129E">
      <w:pPr>
        <w:pStyle w:val="ListParagraph"/>
        <w:widowControl/>
        <w:numPr>
          <w:ilvl w:val="1"/>
          <w:numId w:val="29"/>
        </w:numPr>
        <w:autoSpaceDE/>
        <w:autoSpaceDN/>
        <w:adjustRightInd/>
        <w:ind w:left="0" w:firstLine="0"/>
      </w:pPr>
      <w:r w:rsidRPr="009638CA">
        <w:t>Intramuscular Adipose Tissue (IMAT) Identification:</w:t>
      </w:r>
      <w:r w:rsidRPr="00805911">
        <w:t xml:space="preserve"> </w:t>
      </w:r>
      <w:r w:rsidR="00E67951">
        <w:t xml:space="preserve">Click on </w:t>
      </w:r>
      <w:r w:rsidR="00E67951" w:rsidRPr="00F65394">
        <w:rPr>
          <w:b/>
          <w:bCs/>
        </w:rPr>
        <w:t>2</w:t>
      </w:r>
      <w:r w:rsidR="00E67951">
        <w:t xml:space="preserve"> (Green) under the Region Growing area on the left side of the screen</w:t>
      </w:r>
      <w:r w:rsidR="00645901">
        <w:t>.</w:t>
      </w:r>
    </w:p>
    <w:p w14:paraId="5A59F19E" w14:textId="77777777" w:rsidR="00EB7A72" w:rsidRDefault="00EB7A72" w:rsidP="00BE129E">
      <w:pPr>
        <w:pStyle w:val="ListParagraph"/>
        <w:widowControl/>
        <w:autoSpaceDE/>
        <w:autoSpaceDN/>
        <w:adjustRightInd/>
        <w:ind w:left="0"/>
      </w:pPr>
    </w:p>
    <w:p w14:paraId="4A553012" w14:textId="577D77FC"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w:t>
      </w:r>
      <w:r w:rsidR="00805911">
        <w:t>L</w:t>
      </w:r>
      <w:r>
        <w:t xml:space="preserve">ower </w:t>
      </w:r>
      <w:r w:rsidR="00805911">
        <w:t>L</w:t>
      </w:r>
      <w:r>
        <w:t xml:space="preserve">imit to turn it to </w:t>
      </w:r>
      <w:r w:rsidRPr="00F65394">
        <w:rPr>
          <w:b/>
          <w:bCs/>
        </w:rPr>
        <w:t>O</w:t>
      </w:r>
      <w:r w:rsidR="00DB317F">
        <w:rPr>
          <w:b/>
          <w:bCs/>
        </w:rPr>
        <w:t>n</w:t>
      </w:r>
      <w:r w:rsidR="00914D94" w:rsidRPr="009638CA">
        <w:t>.</w:t>
      </w:r>
      <w:r w:rsidR="00EB7A72">
        <w:t xml:space="preserve"> </w:t>
      </w:r>
      <w:r>
        <w:t xml:space="preserve">Click on the arrows by Mouse </w:t>
      </w:r>
      <w:r w:rsidR="00F53209">
        <w:t>W</w:t>
      </w:r>
      <w:r>
        <w:t xml:space="preserve">heel to set Disabled to Lower </w:t>
      </w:r>
      <w:r w:rsidR="001A051C">
        <w:t>L</w:t>
      </w:r>
      <w:r>
        <w:t>imit</w:t>
      </w:r>
      <w:r w:rsidR="00EB7A72">
        <w:t xml:space="preserve">. </w:t>
      </w:r>
      <w:r>
        <w:t>Drag the slider on Lower Limit to set HU threshold as close to -190 as possible, then use the mouse wheel to set HU threshold exactly to -19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4FF88985" w14:textId="77777777" w:rsidR="00EB7A72" w:rsidRDefault="00EB7A72" w:rsidP="00BE129E">
      <w:pPr>
        <w:pStyle w:val="ListParagraph"/>
        <w:widowControl/>
        <w:autoSpaceDE/>
        <w:autoSpaceDN/>
        <w:adjustRightInd/>
        <w:ind w:left="0"/>
      </w:pPr>
    </w:p>
    <w:p w14:paraId="0CCB557F" w14:textId="65C5A730"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Upper </w:t>
      </w:r>
      <w:r w:rsidR="001A051C">
        <w:t>L</w:t>
      </w:r>
      <w:r>
        <w:t xml:space="preserve">imit to turn it to </w:t>
      </w:r>
      <w:r w:rsidRPr="00F65394">
        <w:rPr>
          <w:b/>
          <w:bCs/>
        </w:rPr>
        <w:t>O</w:t>
      </w:r>
      <w:r w:rsidR="00DB317F">
        <w:rPr>
          <w:b/>
          <w:bCs/>
        </w:rPr>
        <w:t>n</w:t>
      </w:r>
      <w:r w:rsidR="00914D94" w:rsidRPr="009638CA">
        <w:t>.</w:t>
      </w:r>
      <w:r w:rsidR="00EB7A72" w:rsidRPr="009638CA">
        <w:t xml:space="preserve"> </w:t>
      </w:r>
      <w:r>
        <w:t xml:space="preserve">Click on the arrows by Mouse </w:t>
      </w:r>
      <w:r w:rsidR="00F53209">
        <w:t>W</w:t>
      </w:r>
      <w:r>
        <w:t>heel to set Lower Limit to Upper Limit</w:t>
      </w:r>
      <w:r w:rsidR="00914D94">
        <w:t>.</w:t>
      </w:r>
      <w:r w:rsidR="00EB7A72">
        <w:t xml:space="preserve"> </w:t>
      </w:r>
      <w:r>
        <w:t xml:space="preserve">Drag </w:t>
      </w:r>
      <w:r w:rsidR="001A051C">
        <w:t>the s</w:t>
      </w:r>
      <w:r>
        <w:t>lider on Upper Limit to set HU threshold as close to -30 as possible, then use the mouse wheel to set HU threshold exactly to -3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79C00FD8" w14:textId="77777777" w:rsidR="00EB7A72" w:rsidRDefault="00EB7A72" w:rsidP="00BE129E">
      <w:pPr>
        <w:widowControl/>
        <w:autoSpaceDE/>
        <w:autoSpaceDN/>
        <w:adjustRightInd/>
      </w:pPr>
    </w:p>
    <w:p w14:paraId="6F9B9C76" w14:textId="5E397161" w:rsidR="00E67951" w:rsidRDefault="002F56BE" w:rsidP="00BE129E">
      <w:pPr>
        <w:pStyle w:val="ListParagraph"/>
        <w:widowControl/>
        <w:numPr>
          <w:ilvl w:val="1"/>
          <w:numId w:val="29"/>
        </w:numPr>
        <w:autoSpaceDE/>
        <w:autoSpaceDN/>
        <w:adjustRightInd/>
        <w:ind w:left="0" w:firstLine="0"/>
      </w:pPr>
      <w:r w:rsidRPr="009638CA">
        <w:t>Visceral Adipose Tissue (VAT) Identification</w:t>
      </w:r>
      <w:r>
        <w:t xml:space="preserve">: </w:t>
      </w:r>
      <w:r w:rsidR="00E67951">
        <w:t xml:space="preserve">Click on </w:t>
      </w:r>
      <w:r w:rsidR="00E67951" w:rsidRPr="00F65394">
        <w:rPr>
          <w:b/>
          <w:bCs/>
        </w:rPr>
        <w:t>5</w:t>
      </w:r>
      <w:r w:rsidR="00E67951">
        <w:t xml:space="preserve"> (Yellow) under the Region Growing area on the left side of the screen</w:t>
      </w:r>
      <w:r w:rsidR="00645901">
        <w:t>.</w:t>
      </w:r>
    </w:p>
    <w:p w14:paraId="2F6E7961" w14:textId="77777777" w:rsidR="00EB7A72" w:rsidRDefault="00EB7A72" w:rsidP="00BE129E">
      <w:pPr>
        <w:pStyle w:val="ListParagraph"/>
        <w:widowControl/>
        <w:autoSpaceDE/>
        <w:autoSpaceDN/>
        <w:adjustRightInd/>
        <w:ind w:left="0"/>
      </w:pPr>
    </w:p>
    <w:p w14:paraId="01605244" w14:textId="3821FFE2"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w:t>
      </w:r>
      <w:r w:rsidR="001A051C">
        <w:t>L</w:t>
      </w:r>
      <w:r>
        <w:t xml:space="preserve">ower </w:t>
      </w:r>
      <w:r w:rsidR="001A051C">
        <w:t>L</w:t>
      </w:r>
      <w:r>
        <w:t xml:space="preserve">imit to turn it to </w:t>
      </w:r>
      <w:r w:rsidRPr="00F65394">
        <w:rPr>
          <w:b/>
          <w:bCs/>
        </w:rPr>
        <w:t>O</w:t>
      </w:r>
      <w:r w:rsidR="00DB317F">
        <w:rPr>
          <w:b/>
          <w:bCs/>
        </w:rPr>
        <w:t>n</w:t>
      </w:r>
      <w:r w:rsidR="00914D94" w:rsidRPr="009638CA">
        <w:t>.</w:t>
      </w:r>
      <w:r w:rsidR="00EB7A72">
        <w:t xml:space="preserve"> </w:t>
      </w:r>
      <w:r>
        <w:t xml:space="preserve">Click on the arrows by Mouse </w:t>
      </w:r>
      <w:r w:rsidR="00F53209">
        <w:t>W</w:t>
      </w:r>
      <w:r>
        <w:t xml:space="preserve">heel to set Disabled to Lower </w:t>
      </w:r>
      <w:r w:rsidR="001A051C">
        <w:t>L</w:t>
      </w:r>
      <w:r>
        <w:t>imit</w:t>
      </w:r>
      <w:r w:rsidR="00914D94">
        <w:t>.</w:t>
      </w:r>
      <w:r w:rsidR="00EB7A72">
        <w:t xml:space="preserve"> </w:t>
      </w:r>
      <w:r>
        <w:t>Drag the slider on Lower Limit to set HU threshold as close to -150 as possible, then use the mouse wheel to set HU threshold exactly to -15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140F9C8B" w14:textId="77777777" w:rsidR="00EB7A72" w:rsidRDefault="00EB7A72" w:rsidP="00BE129E">
      <w:pPr>
        <w:pStyle w:val="ListParagraph"/>
        <w:widowControl/>
        <w:autoSpaceDE/>
        <w:autoSpaceDN/>
        <w:adjustRightInd/>
        <w:ind w:left="0"/>
      </w:pPr>
    </w:p>
    <w:p w14:paraId="04AC6EBD" w14:textId="02541AD1"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Upper </w:t>
      </w:r>
      <w:r w:rsidR="001A051C">
        <w:t>L</w:t>
      </w:r>
      <w:r>
        <w:t xml:space="preserve">imit to turn it to </w:t>
      </w:r>
      <w:r w:rsidRPr="00F65394">
        <w:rPr>
          <w:b/>
          <w:bCs/>
        </w:rPr>
        <w:t>O</w:t>
      </w:r>
      <w:r w:rsidR="00DB317F">
        <w:rPr>
          <w:b/>
          <w:bCs/>
        </w:rPr>
        <w:t>n</w:t>
      </w:r>
      <w:r w:rsidR="00914D94" w:rsidRPr="009638CA">
        <w:t>.</w:t>
      </w:r>
      <w:r w:rsidR="00EB7A72" w:rsidRPr="009638CA">
        <w:t xml:space="preserve"> </w:t>
      </w:r>
      <w:r>
        <w:t xml:space="preserve">Click on the arrows by Mouse </w:t>
      </w:r>
      <w:r w:rsidR="00F53209">
        <w:t>W</w:t>
      </w:r>
      <w:r>
        <w:t>heel to set Lower Limit to Upper Limit</w:t>
      </w:r>
      <w:r w:rsidR="00914D94">
        <w:t>.</w:t>
      </w:r>
      <w:r w:rsidR="00EB7A72">
        <w:t xml:space="preserve"> </w:t>
      </w:r>
      <w:r>
        <w:t xml:space="preserve">Drag </w:t>
      </w:r>
      <w:r w:rsidR="001A051C">
        <w:t>the s</w:t>
      </w:r>
      <w:r>
        <w:t>lider on Upper Limit to set HU threshold as close to -50 as possible, then use the mouse wheel to set HU threshold exactly to -5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1DF05693" w14:textId="77777777" w:rsidR="00EB7A72" w:rsidRDefault="00EB7A72" w:rsidP="00BE129E">
      <w:pPr>
        <w:pStyle w:val="ListParagraph"/>
        <w:widowControl/>
        <w:autoSpaceDE/>
        <w:autoSpaceDN/>
        <w:adjustRightInd/>
        <w:ind w:left="0"/>
      </w:pPr>
    </w:p>
    <w:p w14:paraId="6620EBA6" w14:textId="53ED1DC6" w:rsidR="00E67951" w:rsidRDefault="002F56BE" w:rsidP="00BE129E">
      <w:pPr>
        <w:pStyle w:val="ListParagraph"/>
        <w:widowControl/>
        <w:numPr>
          <w:ilvl w:val="1"/>
          <w:numId w:val="29"/>
        </w:numPr>
        <w:autoSpaceDE/>
        <w:autoSpaceDN/>
        <w:adjustRightInd/>
        <w:ind w:left="0" w:firstLine="0"/>
      </w:pPr>
      <w:r w:rsidRPr="009638CA">
        <w:t>Subcutaneous Adipose Tissue (SAT) Identification</w:t>
      </w:r>
      <w:r>
        <w:t xml:space="preserve">: </w:t>
      </w:r>
      <w:r w:rsidR="00E67951">
        <w:t xml:space="preserve">Click on </w:t>
      </w:r>
      <w:r w:rsidR="00E67951" w:rsidRPr="00F65394">
        <w:rPr>
          <w:b/>
          <w:bCs/>
        </w:rPr>
        <w:t>7</w:t>
      </w:r>
      <w:r w:rsidR="00E67951">
        <w:t xml:space="preserve"> (Cyan) under the Region Growing area on the left side of the screen</w:t>
      </w:r>
      <w:r w:rsidR="00645901">
        <w:t>.</w:t>
      </w:r>
    </w:p>
    <w:p w14:paraId="6F87B237" w14:textId="77777777" w:rsidR="00EB7A72" w:rsidRDefault="00EB7A72" w:rsidP="00BE129E">
      <w:pPr>
        <w:pStyle w:val="ListParagraph"/>
        <w:widowControl/>
        <w:autoSpaceDE/>
        <w:autoSpaceDN/>
        <w:adjustRightInd/>
        <w:ind w:left="0"/>
      </w:pPr>
    </w:p>
    <w:p w14:paraId="391193AD" w14:textId="707C86A6"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w:t>
      </w:r>
      <w:r w:rsidR="001A051C">
        <w:t>L</w:t>
      </w:r>
      <w:r>
        <w:t xml:space="preserve">ower </w:t>
      </w:r>
      <w:r w:rsidR="001A051C">
        <w:t>L</w:t>
      </w:r>
      <w:r>
        <w:t xml:space="preserve">imit to turn it to </w:t>
      </w:r>
      <w:r w:rsidRPr="00F65394">
        <w:rPr>
          <w:b/>
          <w:bCs/>
        </w:rPr>
        <w:t>O</w:t>
      </w:r>
      <w:r w:rsidR="00DB317F">
        <w:rPr>
          <w:b/>
          <w:bCs/>
        </w:rPr>
        <w:t>n</w:t>
      </w:r>
      <w:r w:rsidR="00914D94" w:rsidRPr="009638CA">
        <w:t>.</w:t>
      </w:r>
      <w:r w:rsidR="00EB7A72">
        <w:t xml:space="preserve"> </w:t>
      </w:r>
      <w:r>
        <w:t xml:space="preserve">Click on the arrows by Mouse </w:t>
      </w:r>
      <w:r w:rsidR="00F53209">
        <w:t>W</w:t>
      </w:r>
      <w:r>
        <w:t xml:space="preserve">heel to set Disabled to Lower </w:t>
      </w:r>
      <w:r w:rsidR="001A051C">
        <w:t>L</w:t>
      </w:r>
      <w:r>
        <w:t>imit</w:t>
      </w:r>
      <w:r w:rsidR="00914D94">
        <w:t>.</w:t>
      </w:r>
      <w:r w:rsidR="00EB7A72">
        <w:t xml:space="preserve"> </w:t>
      </w:r>
      <w:r>
        <w:t>Drag the slider on Lower Limit to set HU threshold as close to -190 as possible, then use the mouse wheel to set HU threshold exactly to -19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5A3C5A72" w14:textId="77777777" w:rsidR="00EB7A72" w:rsidRDefault="00EB7A72" w:rsidP="00BE129E">
      <w:pPr>
        <w:pStyle w:val="ListParagraph"/>
        <w:widowControl/>
        <w:autoSpaceDE/>
        <w:autoSpaceDN/>
        <w:adjustRightInd/>
        <w:ind w:left="0"/>
      </w:pPr>
    </w:p>
    <w:p w14:paraId="0E41F5D6" w14:textId="06649A11" w:rsidR="00E67951" w:rsidRDefault="00E67951" w:rsidP="00BE129E">
      <w:pPr>
        <w:pStyle w:val="ListParagraph"/>
        <w:widowControl/>
        <w:numPr>
          <w:ilvl w:val="2"/>
          <w:numId w:val="29"/>
        </w:numPr>
        <w:autoSpaceDE/>
        <w:autoSpaceDN/>
        <w:adjustRightInd/>
        <w:ind w:left="0" w:firstLine="0"/>
      </w:pPr>
      <w:r>
        <w:t xml:space="preserve">Click on the </w:t>
      </w:r>
      <w:r w:rsidRPr="00F65394">
        <w:rPr>
          <w:b/>
          <w:bCs/>
        </w:rPr>
        <w:t>Off</w:t>
      </w:r>
      <w:r>
        <w:t xml:space="preserve"> button by Upper </w:t>
      </w:r>
      <w:r w:rsidR="001A051C">
        <w:t>L</w:t>
      </w:r>
      <w:r>
        <w:t xml:space="preserve">imit to turn it to </w:t>
      </w:r>
      <w:r w:rsidRPr="00F65394">
        <w:rPr>
          <w:b/>
          <w:bCs/>
        </w:rPr>
        <w:t>O</w:t>
      </w:r>
      <w:r w:rsidR="00DB317F">
        <w:rPr>
          <w:b/>
          <w:bCs/>
        </w:rPr>
        <w:t>n</w:t>
      </w:r>
      <w:r w:rsidR="00914D94" w:rsidRPr="009638CA">
        <w:t>.</w:t>
      </w:r>
      <w:r w:rsidR="00EB7A72">
        <w:t xml:space="preserve"> C</w:t>
      </w:r>
      <w:r>
        <w:t xml:space="preserve">lick on the arrows by Mouse </w:t>
      </w:r>
      <w:r w:rsidR="00F53209">
        <w:t>W</w:t>
      </w:r>
      <w:r>
        <w:t>heel to set Lower Limit to Upper Limit</w:t>
      </w:r>
      <w:r w:rsidR="00EB7A72">
        <w:t xml:space="preserve">. </w:t>
      </w:r>
      <w:r>
        <w:t xml:space="preserve">Drag </w:t>
      </w:r>
      <w:r w:rsidR="001A051C">
        <w:t>the s</w:t>
      </w:r>
      <w:r>
        <w:t>lider on Upper Limit to set HU threshold as close to -30 as possible, then use the mouse wheel to set HU threshold exactly to -30</w:t>
      </w:r>
      <w:r w:rsidR="00195AF9">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195AF9">
        <w:fldChar w:fldCharType="separate"/>
      </w:r>
      <w:r w:rsidR="00065A10" w:rsidRPr="00EB7A72">
        <w:rPr>
          <w:noProof/>
          <w:vertAlign w:val="superscript"/>
        </w:rPr>
        <w:t>13</w:t>
      </w:r>
      <w:r w:rsidR="00195AF9">
        <w:fldChar w:fldCharType="end"/>
      </w:r>
      <w:r w:rsidR="00914D94">
        <w:t>.</w:t>
      </w:r>
    </w:p>
    <w:p w14:paraId="28708735" w14:textId="77777777" w:rsidR="00EB7A72" w:rsidRDefault="00EB7A72" w:rsidP="00BE129E">
      <w:pPr>
        <w:pStyle w:val="ListParagraph"/>
        <w:widowControl/>
        <w:autoSpaceDE/>
        <w:autoSpaceDN/>
        <w:adjustRightInd/>
        <w:ind w:left="0"/>
      </w:pPr>
    </w:p>
    <w:p w14:paraId="1380CDF0" w14:textId="18F30E10" w:rsidR="00E67951" w:rsidRDefault="00E67951" w:rsidP="00BE129E">
      <w:pPr>
        <w:pStyle w:val="ListParagraph"/>
        <w:widowControl/>
        <w:numPr>
          <w:ilvl w:val="1"/>
          <w:numId w:val="29"/>
        </w:numPr>
        <w:autoSpaceDE/>
        <w:autoSpaceDN/>
        <w:adjustRightInd/>
        <w:ind w:left="0" w:firstLine="0"/>
      </w:pPr>
      <w:r>
        <w:t xml:space="preserve">Use the </w:t>
      </w:r>
      <w:r w:rsidRPr="009638CA">
        <w:t>+</w:t>
      </w:r>
      <w:r>
        <w:t xml:space="preserve"> and </w:t>
      </w:r>
      <w:r w:rsidRPr="009638CA">
        <w:t>–</w:t>
      </w:r>
      <w:r>
        <w:t xml:space="preserve"> keys on the keyboard to zoom in and out of the CT image. Adjust the zoom as necessary throughout segmentation to clearly and accurately tag tissues</w:t>
      </w:r>
      <w:r w:rsidR="001A051C">
        <w:t>.</w:t>
      </w:r>
    </w:p>
    <w:p w14:paraId="1EC46F49" w14:textId="77777777" w:rsidR="00EB7A72" w:rsidRDefault="00EB7A72" w:rsidP="00BE129E">
      <w:pPr>
        <w:pStyle w:val="ListParagraph"/>
        <w:widowControl/>
        <w:autoSpaceDE/>
        <w:autoSpaceDN/>
        <w:adjustRightInd/>
        <w:ind w:left="0"/>
      </w:pPr>
    </w:p>
    <w:p w14:paraId="4F6936B2" w14:textId="64AFDA37" w:rsidR="00E67951" w:rsidRDefault="00E67951" w:rsidP="00BE129E">
      <w:pPr>
        <w:pStyle w:val="ListParagraph"/>
        <w:widowControl/>
        <w:numPr>
          <w:ilvl w:val="1"/>
          <w:numId w:val="29"/>
        </w:numPr>
        <w:autoSpaceDE/>
        <w:autoSpaceDN/>
        <w:adjustRightInd/>
        <w:ind w:left="0" w:firstLine="0"/>
      </w:pPr>
      <w:r>
        <w:t xml:space="preserve">Begin </w:t>
      </w:r>
      <w:r w:rsidR="001A051C">
        <w:t>s</w:t>
      </w:r>
      <w:r>
        <w:t xml:space="preserve">egmenting by </w:t>
      </w:r>
      <w:r w:rsidR="001A051C">
        <w:t>s</w:t>
      </w:r>
      <w:r>
        <w:t xml:space="preserve">electing </w:t>
      </w:r>
      <w:r w:rsidRPr="00F65394">
        <w:rPr>
          <w:b/>
          <w:bCs/>
        </w:rPr>
        <w:t>1</w:t>
      </w:r>
      <w:r>
        <w:t xml:space="preserve"> for </w:t>
      </w:r>
      <w:r w:rsidR="002F56BE">
        <w:t xml:space="preserve">Skeletal </w:t>
      </w:r>
      <w:r>
        <w:t>Muscle tissue</w:t>
      </w:r>
      <w:r w:rsidR="002F56BE">
        <w:t xml:space="preserve"> (</w:t>
      </w:r>
      <w:r w:rsidR="002F56BE" w:rsidRPr="009638CA">
        <w:t>SM</w:t>
      </w:r>
      <w:r w:rsidR="002F56BE">
        <w:t>)</w:t>
      </w:r>
      <w:r w:rsidR="00EB7A72">
        <w:t>.</w:t>
      </w:r>
    </w:p>
    <w:p w14:paraId="47B11458" w14:textId="77777777" w:rsidR="00EB7A72" w:rsidRDefault="00EB7A72" w:rsidP="00BE129E">
      <w:pPr>
        <w:pStyle w:val="ListParagraph"/>
        <w:widowControl/>
        <w:autoSpaceDE/>
        <w:autoSpaceDN/>
        <w:adjustRightInd/>
        <w:ind w:left="0"/>
      </w:pPr>
    </w:p>
    <w:p w14:paraId="12642196" w14:textId="49536697" w:rsidR="00E67951" w:rsidRDefault="00E67951" w:rsidP="00BE129E">
      <w:pPr>
        <w:pStyle w:val="ListParagraph"/>
        <w:widowControl/>
        <w:numPr>
          <w:ilvl w:val="2"/>
          <w:numId w:val="29"/>
        </w:numPr>
        <w:autoSpaceDE/>
        <w:autoSpaceDN/>
        <w:adjustRightInd/>
        <w:ind w:left="0" w:firstLine="0"/>
      </w:pPr>
      <w:r>
        <w:t xml:space="preserve">Set the brush option to </w:t>
      </w:r>
      <w:r w:rsidRPr="00F65394">
        <w:rPr>
          <w:b/>
          <w:bCs/>
        </w:rPr>
        <w:t>Paint</w:t>
      </w:r>
      <w:r w:rsidR="00914D94" w:rsidRPr="009638CA">
        <w:t>.</w:t>
      </w:r>
    </w:p>
    <w:p w14:paraId="239023BB" w14:textId="77777777" w:rsidR="00EB7A72" w:rsidRDefault="00EB7A72" w:rsidP="00BE129E">
      <w:pPr>
        <w:pStyle w:val="ListParagraph"/>
        <w:widowControl/>
        <w:autoSpaceDE/>
        <w:autoSpaceDN/>
        <w:adjustRightInd/>
        <w:ind w:left="0"/>
      </w:pPr>
    </w:p>
    <w:p w14:paraId="26691F95" w14:textId="448A1ED6" w:rsidR="00E67951" w:rsidRDefault="00E67951" w:rsidP="00BE129E">
      <w:pPr>
        <w:pStyle w:val="ListParagraph"/>
        <w:widowControl/>
        <w:numPr>
          <w:ilvl w:val="2"/>
          <w:numId w:val="29"/>
        </w:numPr>
        <w:autoSpaceDE/>
        <w:autoSpaceDN/>
        <w:adjustRightInd/>
        <w:ind w:left="0" w:firstLine="0"/>
      </w:pPr>
      <w:r>
        <w:t xml:space="preserve">Use the brush tools found directly under </w:t>
      </w:r>
      <w:r w:rsidRPr="009638CA">
        <w:rPr>
          <w:b/>
          <w:bCs/>
        </w:rPr>
        <w:t>Region Growing</w:t>
      </w:r>
      <w:r>
        <w:t xml:space="preserve"> to adjust to </w:t>
      </w:r>
      <w:r w:rsidR="001A051C">
        <w:t xml:space="preserve">the </w:t>
      </w:r>
      <w:r>
        <w:t>desired size of the brush and begin painting over the Psoas, Paraspinal Muscle groups, oblique</w:t>
      </w:r>
      <w:r w:rsidR="002F56BE">
        <w:t>, and rectus</w:t>
      </w:r>
      <w:r>
        <w:t xml:space="preserve"> muscle groups</w:t>
      </w:r>
      <w:r w:rsidR="00914D94">
        <w:t>.</w:t>
      </w:r>
    </w:p>
    <w:p w14:paraId="75FF6F6B" w14:textId="77777777" w:rsidR="00EB7A72" w:rsidRDefault="00EB7A72" w:rsidP="00BE129E">
      <w:pPr>
        <w:widowControl/>
        <w:autoSpaceDE/>
        <w:autoSpaceDN/>
        <w:adjustRightInd/>
      </w:pPr>
    </w:p>
    <w:p w14:paraId="29ED516D" w14:textId="01CDE092" w:rsidR="00E67951" w:rsidRDefault="00E67951" w:rsidP="00BE129E">
      <w:r>
        <w:t xml:space="preserve">NOTE: </w:t>
      </w:r>
      <w:r w:rsidR="00914D94">
        <w:t>I</w:t>
      </w:r>
      <w:r>
        <w:t>f fluids or organs outside the muscle fa</w:t>
      </w:r>
      <w:r w:rsidR="00383B03">
        <w:t>s</w:t>
      </w:r>
      <w:r>
        <w:t>cia</w:t>
      </w:r>
      <w:r w:rsidR="00B54A72">
        <w:t xml:space="preserve"> is tagged in red as muscle</w:t>
      </w:r>
      <w:r>
        <w:t xml:space="preserve">, be sure to clear the tagging using the </w:t>
      </w:r>
      <w:r w:rsidR="001A051C">
        <w:rPr>
          <w:b/>
          <w:bCs/>
        </w:rPr>
        <w:t>N</w:t>
      </w:r>
      <w:r w:rsidRPr="00F65394">
        <w:rPr>
          <w:b/>
          <w:bCs/>
        </w:rPr>
        <w:t>one</w:t>
      </w:r>
      <w:r>
        <w:t xml:space="preserve"> color selection</w:t>
      </w:r>
      <w:r w:rsidR="00914D94">
        <w:t>.</w:t>
      </w:r>
    </w:p>
    <w:p w14:paraId="043E1F8A" w14:textId="77777777" w:rsidR="00EB7A72" w:rsidRDefault="00EB7A72" w:rsidP="00BE129E"/>
    <w:p w14:paraId="10598237" w14:textId="785C7B10" w:rsidR="00E67951" w:rsidRDefault="00E67951" w:rsidP="00BE129E">
      <w:pPr>
        <w:pStyle w:val="ListParagraph"/>
        <w:widowControl/>
        <w:numPr>
          <w:ilvl w:val="1"/>
          <w:numId w:val="29"/>
        </w:numPr>
        <w:autoSpaceDE/>
        <w:autoSpaceDN/>
        <w:adjustRightInd/>
        <w:ind w:left="0" w:firstLine="0"/>
      </w:pPr>
      <w:r>
        <w:t xml:space="preserve">Once all </w:t>
      </w:r>
      <w:r w:rsidR="001A051C">
        <w:t xml:space="preserve">the </w:t>
      </w:r>
      <w:r>
        <w:t xml:space="preserve">muscles are tagged, select </w:t>
      </w:r>
      <w:r w:rsidRPr="00F65394">
        <w:rPr>
          <w:b/>
          <w:bCs/>
        </w:rPr>
        <w:t>1</w:t>
      </w:r>
      <w:r>
        <w:t xml:space="preserve"> in the </w:t>
      </w:r>
      <w:r w:rsidRPr="009638CA">
        <w:rPr>
          <w:b/>
          <w:bCs/>
        </w:rPr>
        <w:t>TAG Lock</w:t>
      </w:r>
      <w:r>
        <w:t xml:space="preserve"> menu at the bottom left of the screen. This will ensure no muscle is accidently re-tagged or erased as segmentation proceeds</w:t>
      </w:r>
      <w:r w:rsidR="001A051C">
        <w:t>.</w:t>
      </w:r>
    </w:p>
    <w:p w14:paraId="57A7C3E1" w14:textId="77777777" w:rsidR="00EB7A72" w:rsidRDefault="00EB7A72" w:rsidP="00BE129E">
      <w:pPr>
        <w:pStyle w:val="ListParagraph"/>
        <w:widowControl/>
        <w:autoSpaceDE/>
        <w:autoSpaceDN/>
        <w:adjustRightInd/>
        <w:ind w:left="0"/>
      </w:pPr>
    </w:p>
    <w:p w14:paraId="47548E27" w14:textId="4E5E9CAE" w:rsidR="00EB7A72" w:rsidRDefault="00E67951" w:rsidP="00BE129E">
      <w:pPr>
        <w:pStyle w:val="ListParagraph"/>
        <w:widowControl/>
        <w:numPr>
          <w:ilvl w:val="1"/>
          <w:numId w:val="29"/>
        </w:numPr>
        <w:autoSpaceDE/>
        <w:autoSpaceDN/>
        <w:adjustRightInd/>
        <w:ind w:left="0" w:firstLine="0"/>
      </w:pPr>
      <w:r>
        <w:t xml:space="preserve">Select </w:t>
      </w:r>
      <w:r w:rsidRPr="00F65394">
        <w:rPr>
          <w:b/>
          <w:bCs/>
        </w:rPr>
        <w:t>2</w:t>
      </w:r>
      <w:r>
        <w:t xml:space="preserve"> under </w:t>
      </w:r>
      <w:r w:rsidRPr="009638CA">
        <w:rPr>
          <w:b/>
          <w:bCs/>
        </w:rPr>
        <w:t>Region Growing</w:t>
      </w:r>
      <w:r>
        <w:t xml:space="preserve"> and </w:t>
      </w:r>
      <w:r w:rsidRPr="009638CA">
        <w:t>paint</w:t>
      </w:r>
      <w:r>
        <w:t xml:space="preserve"> over all fat tissues (</w:t>
      </w:r>
      <w:r w:rsidRPr="009638CA">
        <w:t>IMAT</w:t>
      </w:r>
      <w:r>
        <w:t>) within the muscle fa</w:t>
      </w:r>
      <w:r w:rsidR="00383B03">
        <w:t>s</w:t>
      </w:r>
      <w:r>
        <w:t>cia</w:t>
      </w:r>
      <w:r w:rsidR="00EB7A72">
        <w:t xml:space="preserve">. </w:t>
      </w:r>
      <w:r>
        <w:t xml:space="preserve">Be sure to use the </w:t>
      </w:r>
      <w:r w:rsidR="001A051C">
        <w:rPr>
          <w:b/>
          <w:bCs/>
        </w:rPr>
        <w:t>N</w:t>
      </w:r>
      <w:r w:rsidRPr="00EB7A72">
        <w:rPr>
          <w:b/>
          <w:bCs/>
        </w:rPr>
        <w:t>one</w:t>
      </w:r>
      <w:r>
        <w:t xml:space="preserve"> color selection if any fat or structures outside the muscle fa</w:t>
      </w:r>
      <w:r w:rsidR="00383B03">
        <w:t>s</w:t>
      </w:r>
      <w:r>
        <w:t xml:space="preserve">cia are mistakenly tagged as </w:t>
      </w:r>
      <w:r w:rsidRPr="009638CA">
        <w:t>IMAT</w:t>
      </w:r>
      <w:r w:rsidR="00914D94">
        <w:t>.</w:t>
      </w:r>
    </w:p>
    <w:p w14:paraId="4465707E" w14:textId="77777777" w:rsidR="00EB7A72" w:rsidRDefault="00EB7A72" w:rsidP="00BE129E">
      <w:pPr>
        <w:pStyle w:val="ListParagraph"/>
        <w:widowControl/>
        <w:autoSpaceDE/>
        <w:autoSpaceDN/>
        <w:adjustRightInd/>
        <w:ind w:left="0"/>
      </w:pPr>
    </w:p>
    <w:p w14:paraId="646F3C81" w14:textId="1B403BAF" w:rsidR="00EB7A72" w:rsidRDefault="00E67951" w:rsidP="00BE129E">
      <w:r>
        <w:t xml:space="preserve">NOTE: </w:t>
      </w:r>
      <w:r w:rsidR="00914D94">
        <w:rPr>
          <w:rFonts w:asciiTheme="minorEastAsia" w:eastAsiaTheme="minorEastAsia" w:hAnsiTheme="minorEastAsia" w:hint="eastAsia"/>
          <w:lang w:eastAsia="zh-CN"/>
        </w:rPr>
        <w:t>T</w:t>
      </w:r>
      <w:r>
        <w:t>he edges of the muscle fa</w:t>
      </w:r>
      <w:r w:rsidR="00383B03">
        <w:t>s</w:t>
      </w:r>
      <w:r>
        <w:t>cia usually appear lighter than the visceral or subcutaneous fat surrounding it. Be sure to tag all the fat within the lighter edges of the muscle fa</w:t>
      </w:r>
      <w:r w:rsidR="00383B03">
        <w:t>s</w:t>
      </w:r>
      <w:r>
        <w:t xml:space="preserve">cia as </w:t>
      </w:r>
      <w:r w:rsidRPr="009638CA">
        <w:t>IMAT</w:t>
      </w:r>
      <w:r>
        <w:t xml:space="preserve"> and not </w:t>
      </w:r>
      <w:r w:rsidRPr="009638CA">
        <w:t>VAT</w:t>
      </w:r>
      <w:r>
        <w:t xml:space="preserve"> or </w:t>
      </w:r>
      <w:r w:rsidRPr="009638CA">
        <w:t>SAT</w:t>
      </w:r>
      <w:r w:rsidR="00914D94">
        <w:t>.</w:t>
      </w:r>
      <w:r w:rsidR="00EB7A72">
        <w:t xml:space="preserve"> </w:t>
      </w:r>
      <w:r>
        <w:t xml:space="preserve">If the linea alba is not tagged as muscle, the entirety </w:t>
      </w:r>
      <w:r w:rsidR="00383B03">
        <w:t xml:space="preserve">of the linea alba </w:t>
      </w:r>
      <w:r>
        <w:t xml:space="preserve">should be analyzed as </w:t>
      </w:r>
      <w:r w:rsidRPr="009638CA">
        <w:t>IMAT</w:t>
      </w:r>
      <w:r w:rsidR="00645901" w:rsidRPr="009638CA">
        <w:t>.</w:t>
      </w:r>
      <w:r>
        <w:t xml:space="preserve"> </w:t>
      </w:r>
    </w:p>
    <w:p w14:paraId="1F71E421" w14:textId="77777777" w:rsidR="00EB7A72" w:rsidRDefault="00EB7A72" w:rsidP="00BE129E"/>
    <w:p w14:paraId="178A4F2F" w14:textId="02ECAF62" w:rsidR="00E67951" w:rsidRDefault="00E67951" w:rsidP="00BE129E">
      <w:pPr>
        <w:pStyle w:val="ListParagraph"/>
        <w:widowControl/>
        <w:numPr>
          <w:ilvl w:val="1"/>
          <w:numId w:val="29"/>
        </w:numPr>
        <w:autoSpaceDE/>
        <w:autoSpaceDN/>
        <w:adjustRightInd/>
        <w:ind w:left="0" w:firstLine="0"/>
      </w:pPr>
      <w:r w:rsidRPr="009638CA">
        <w:t>Once</w:t>
      </w:r>
      <w:r>
        <w:t xml:space="preserve"> all IMAT is tagged, select </w:t>
      </w:r>
      <w:r w:rsidRPr="00C913F3">
        <w:rPr>
          <w:b/>
          <w:bCs/>
        </w:rPr>
        <w:t>2</w:t>
      </w:r>
      <w:r>
        <w:t xml:space="preserve"> from </w:t>
      </w:r>
      <w:r w:rsidRPr="003675D4">
        <w:t>the</w:t>
      </w:r>
      <w:r>
        <w:t xml:space="preserve"> </w:t>
      </w:r>
      <w:r w:rsidRPr="009638CA">
        <w:rPr>
          <w:b/>
          <w:bCs/>
        </w:rPr>
        <w:t>TAG Lock</w:t>
      </w:r>
      <w:r>
        <w:t xml:space="preserve"> menu at the bottom left of the screen</w:t>
      </w:r>
      <w:r w:rsidR="00EB7A72">
        <w:t>.</w:t>
      </w:r>
    </w:p>
    <w:p w14:paraId="3309F4CA" w14:textId="77777777" w:rsidR="00EB7A72" w:rsidRDefault="00EB7A72" w:rsidP="00BE129E">
      <w:pPr>
        <w:pStyle w:val="ListParagraph"/>
        <w:widowControl/>
        <w:autoSpaceDE/>
        <w:autoSpaceDN/>
        <w:adjustRightInd/>
        <w:ind w:left="0"/>
      </w:pPr>
    </w:p>
    <w:p w14:paraId="300C6CE8" w14:textId="7DF38F95" w:rsidR="00E67951" w:rsidRDefault="00E67951" w:rsidP="00BE129E">
      <w:pPr>
        <w:pStyle w:val="ListParagraph"/>
        <w:widowControl/>
        <w:numPr>
          <w:ilvl w:val="1"/>
          <w:numId w:val="29"/>
        </w:numPr>
        <w:autoSpaceDE/>
        <w:autoSpaceDN/>
        <w:adjustRightInd/>
        <w:ind w:left="0" w:firstLine="0"/>
      </w:pPr>
      <w:r>
        <w:t xml:space="preserve">Select </w:t>
      </w:r>
      <w:r w:rsidRPr="00F65394">
        <w:rPr>
          <w:b/>
          <w:bCs/>
        </w:rPr>
        <w:t>5</w:t>
      </w:r>
      <w:r>
        <w:t xml:space="preserve"> from the </w:t>
      </w:r>
      <w:r w:rsidRPr="009638CA">
        <w:rPr>
          <w:b/>
          <w:bCs/>
        </w:rPr>
        <w:t>Region Growing</w:t>
      </w:r>
      <w:r>
        <w:t xml:space="preserve"> menu to </w:t>
      </w:r>
      <w:r w:rsidR="001A051C">
        <w:t>t</w:t>
      </w:r>
      <w:r>
        <w:t xml:space="preserve">ag </w:t>
      </w:r>
      <w:r w:rsidR="001A051C">
        <w:t xml:space="preserve">the </w:t>
      </w:r>
      <w:r w:rsidRPr="009638CA">
        <w:t>VAT</w:t>
      </w:r>
      <w:r>
        <w:t xml:space="preserve"> tissue</w:t>
      </w:r>
      <w:r w:rsidR="00EB7A72">
        <w:t>.</w:t>
      </w:r>
    </w:p>
    <w:p w14:paraId="2FC728C7" w14:textId="77777777" w:rsidR="00EB7A72" w:rsidRDefault="00EB7A72" w:rsidP="00BE129E">
      <w:pPr>
        <w:pStyle w:val="ListParagraph"/>
        <w:widowControl/>
        <w:autoSpaceDE/>
        <w:autoSpaceDN/>
        <w:adjustRightInd/>
        <w:ind w:left="0"/>
      </w:pPr>
    </w:p>
    <w:p w14:paraId="67BAC7E9" w14:textId="03D83C3F" w:rsidR="00E67951" w:rsidRPr="00EB7A72" w:rsidRDefault="00E67951" w:rsidP="00BE129E">
      <w:pPr>
        <w:pStyle w:val="ListParagraph"/>
        <w:widowControl/>
        <w:numPr>
          <w:ilvl w:val="2"/>
          <w:numId w:val="29"/>
        </w:numPr>
        <w:autoSpaceDE/>
        <w:autoSpaceDN/>
        <w:adjustRightInd/>
        <w:ind w:left="0" w:firstLine="0"/>
      </w:pPr>
      <w:r>
        <w:t xml:space="preserve">When </w:t>
      </w:r>
      <w:r w:rsidR="001A051C">
        <w:t>t</w:t>
      </w:r>
      <w:r>
        <w:t xml:space="preserve">agging VAT, depending on the image, it may be easier to use </w:t>
      </w:r>
      <w:r w:rsidRPr="00F65394">
        <w:rPr>
          <w:b/>
          <w:bCs/>
        </w:rPr>
        <w:t>Grow 2D</w:t>
      </w:r>
      <w:r>
        <w:t xml:space="preserve"> instead of </w:t>
      </w:r>
      <w:r w:rsidRPr="00F65394">
        <w:rPr>
          <w:b/>
          <w:bCs/>
        </w:rPr>
        <w:t>Paint</w:t>
      </w:r>
      <w:r w:rsidR="00914D94" w:rsidRPr="009638CA">
        <w:t>.</w:t>
      </w:r>
    </w:p>
    <w:p w14:paraId="013A29AA" w14:textId="77777777" w:rsidR="00EB7A72" w:rsidRPr="000C4FD6" w:rsidRDefault="00EB7A72" w:rsidP="00BE129E">
      <w:pPr>
        <w:pStyle w:val="ListParagraph"/>
        <w:widowControl/>
        <w:autoSpaceDE/>
        <w:autoSpaceDN/>
        <w:adjustRightInd/>
        <w:ind w:left="0"/>
      </w:pPr>
    </w:p>
    <w:p w14:paraId="65DD2EC8" w14:textId="2806F7AB" w:rsidR="00E67951" w:rsidRDefault="00E67951" w:rsidP="00BE129E">
      <w:pPr>
        <w:pStyle w:val="ListParagraph"/>
        <w:widowControl/>
        <w:numPr>
          <w:ilvl w:val="2"/>
          <w:numId w:val="29"/>
        </w:numPr>
        <w:autoSpaceDE/>
        <w:autoSpaceDN/>
        <w:adjustRightInd/>
        <w:ind w:left="0" w:firstLine="0"/>
      </w:pPr>
      <w:r>
        <w:t xml:space="preserve">If using </w:t>
      </w:r>
      <w:r w:rsidRPr="00F65394">
        <w:rPr>
          <w:b/>
          <w:bCs/>
        </w:rPr>
        <w:t>Grow 2D</w:t>
      </w:r>
      <w:r w:rsidR="00E4143B" w:rsidRPr="00A0666C">
        <w:rPr>
          <w:bCs/>
        </w:rPr>
        <w:t>,</w:t>
      </w:r>
      <w:r>
        <w:t xml:space="preserve"> use the smallest </w:t>
      </w:r>
      <w:r w:rsidR="009F3A90">
        <w:rPr>
          <w:b/>
          <w:bCs/>
        </w:rPr>
        <w:t>P</w:t>
      </w:r>
      <w:r w:rsidRPr="00F65394">
        <w:rPr>
          <w:b/>
          <w:bCs/>
        </w:rPr>
        <w:t xml:space="preserve">aint </w:t>
      </w:r>
      <w:r w:rsidR="009F3A90">
        <w:rPr>
          <w:b/>
          <w:bCs/>
        </w:rPr>
        <w:t>B</w:t>
      </w:r>
      <w:r w:rsidRPr="00F65394">
        <w:rPr>
          <w:b/>
          <w:bCs/>
        </w:rPr>
        <w:t>rush</w:t>
      </w:r>
      <w:r>
        <w:t xml:space="preserve"> option</w:t>
      </w:r>
      <w:r w:rsidR="00914D94">
        <w:t>.</w:t>
      </w:r>
      <w:r w:rsidR="00EB7A72">
        <w:t xml:space="preserve"> </w:t>
      </w:r>
      <w:r>
        <w:t xml:space="preserve">If using </w:t>
      </w:r>
      <w:r w:rsidRPr="00EB7A72">
        <w:rPr>
          <w:b/>
          <w:bCs/>
        </w:rPr>
        <w:t>Grow 2D</w:t>
      </w:r>
      <w:r>
        <w:t xml:space="preserve"> be sure to look back over all tagged </w:t>
      </w:r>
      <w:r w:rsidRPr="009638CA">
        <w:t>VAT</w:t>
      </w:r>
      <w:r>
        <w:t xml:space="preserve"> and make sure no intralumenal tissue inside intestines or organs is mistakenly tagged, since that fat is usually from either digesting food or other structures which are not </w:t>
      </w:r>
      <w:r w:rsidRPr="009638CA">
        <w:t>VAT</w:t>
      </w:r>
      <w:r w:rsidR="00914D94">
        <w:t>.</w:t>
      </w:r>
    </w:p>
    <w:p w14:paraId="7C879368" w14:textId="77777777" w:rsidR="00EB7A72" w:rsidRDefault="00EB7A72" w:rsidP="00BE129E">
      <w:pPr>
        <w:pStyle w:val="ListParagraph"/>
        <w:widowControl/>
        <w:autoSpaceDE/>
        <w:autoSpaceDN/>
        <w:adjustRightInd/>
        <w:ind w:left="0"/>
      </w:pPr>
    </w:p>
    <w:p w14:paraId="715894EE" w14:textId="4F2C34BF" w:rsidR="00E67951" w:rsidRDefault="00E67951" w:rsidP="00BE129E">
      <w:pPr>
        <w:pStyle w:val="ListParagraph"/>
        <w:widowControl/>
        <w:numPr>
          <w:ilvl w:val="2"/>
          <w:numId w:val="29"/>
        </w:numPr>
        <w:autoSpaceDE/>
        <w:autoSpaceDN/>
        <w:adjustRightInd/>
        <w:ind w:left="0" w:firstLine="0"/>
      </w:pPr>
      <w:r>
        <w:t xml:space="preserve">If using </w:t>
      </w:r>
      <w:r w:rsidRPr="00F65394">
        <w:rPr>
          <w:b/>
          <w:bCs/>
        </w:rPr>
        <w:t>Paint</w:t>
      </w:r>
      <w:r>
        <w:t xml:space="preserve"> be sure to not paint inside the lumen of organs or the intestines</w:t>
      </w:r>
      <w:r w:rsidR="00EB7A72">
        <w:t>.</w:t>
      </w:r>
    </w:p>
    <w:p w14:paraId="6DF05B20" w14:textId="77777777" w:rsidR="00EB7A72" w:rsidRDefault="00EB7A72" w:rsidP="00BE129E">
      <w:pPr>
        <w:pStyle w:val="ListParagraph"/>
        <w:widowControl/>
        <w:autoSpaceDE/>
        <w:autoSpaceDN/>
        <w:adjustRightInd/>
        <w:ind w:left="0"/>
      </w:pPr>
    </w:p>
    <w:p w14:paraId="6E566C57" w14:textId="04098BB0" w:rsidR="00E67951" w:rsidRDefault="00E67951" w:rsidP="00BE129E">
      <w:pPr>
        <w:pStyle w:val="ListParagraph"/>
        <w:widowControl/>
        <w:numPr>
          <w:ilvl w:val="1"/>
          <w:numId w:val="29"/>
        </w:numPr>
        <w:autoSpaceDE/>
        <w:autoSpaceDN/>
        <w:adjustRightInd/>
        <w:ind w:left="0" w:firstLine="0"/>
      </w:pPr>
      <w:r>
        <w:t xml:space="preserve">Once all </w:t>
      </w:r>
      <w:r w:rsidRPr="009638CA">
        <w:t>VAT</w:t>
      </w:r>
      <w:r>
        <w:t xml:space="preserve"> is tagged, select </w:t>
      </w:r>
      <w:r w:rsidRPr="00F65394">
        <w:rPr>
          <w:b/>
          <w:bCs/>
        </w:rPr>
        <w:t>5</w:t>
      </w:r>
      <w:r>
        <w:t xml:space="preserve"> from </w:t>
      </w:r>
      <w:r w:rsidRPr="003675D4">
        <w:t>the</w:t>
      </w:r>
      <w:r>
        <w:t xml:space="preserve"> </w:t>
      </w:r>
      <w:r w:rsidRPr="009638CA">
        <w:rPr>
          <w:b/>
          <w:bCs/>
        </w:rPr>
        <w:t>TAG Lock</w:t>
      </w:r>
      <w:r>
        <w:t xml:space="preserve"> menu at the bottom left of the screen</w:t>
      </w:r>
      <w:r w:rsidR="00EB7A72">
        <w:t>.</w:t>
      </w:r>
    </w:p>
    <w:p w14:paraId="7AE698FD" w14:textId="77777777" w:rsidR="00EB7A72" w:rsidRDefault="00EB7A72" w:rsidP="00BE129E">
      <w:pPr>
        <w:pStyle w:val="ListParagraph"/>
        <w:widowControl/>
        <w:autoSpaceDE/>
        <w:autoSpaceDN/>
        <w:adjustRightInd/>
        <w:ind w:left="0"/>
      </w:pPr>
    </w:p>
    <w:p w14:paraId="04872571" w14:textId="31773B98" w:rsidR="00E67951" w:rsidRDefault="00E67951" w:rsidP="00BE129E">
      <w:pPr>
        <w:pStyle w:val="ListParagraph"/>
        <w:widowControl/>
        <w:numPr>
          <w:ilvl w:val="1"/>
          <w:numId w:val="29"/>
        </w:numPr>
        <w:autoSpaceDE/>
        <w:autoSpaceDN/>
        <w:adjustRightInd/>
        <w:ind w:left="0" w:firstLine="0"/>
      </w:pPr>
      <w:r>
        <w:t xml:space="preserve">Select </w:t>
      </w:r>
      <w:r w:rsidRPr="00F65394">
        <w:rPr>
          <w:b/>
          <w:bCs/>
        </w:rPr>
        <w:t>7</w:t>
      </w:r>
      <w:r>
        <w:t xml:space="preserve"> from the </w:t>
      </w:r>
      <w:r w:rsidRPr="009638CA">
        <w:rPr>
          <w:b/>
          <w:bCs/>
        </w:rPr>
        <w:t>Region Growing</w:t>
      </w:r>
      <w:r>
        <w:t xml:space="preserve"> menu to tag SAT tissue</w:t>
      </w:r>
      <w:r w:rsidR="00EB7A72">
        <w:t>.</w:t>
      </w:r>
    </w:p>
    <w:p w14:paraId="3D0B81CE" w14:textId="77777777" w:rsidR="00EB7A72" w:rsidRDefault="00EB7A72" w:rsidP="00BE129E">
      <w:pPr>
        <w:pStyle w:val="ListParagraph"/>
        <w:widowControl/>
        <w:autoSpaceDE/>
        <w:autoSpaceDN/>
        <w:adjustRightInd/>
        <w:ind w:left="0"/>
      </w:pPr>
    </w:p>
    <w:p w14:paraId="4FB41FD0" w14:textId="46360A10" w:rsidR="00E67951" w:rsidRPr="00EB7A72" w:rsidRDefault="00E67951" w:rsidP="00BE129E">
      <w:pPr>
        <w:pStyle w:val="ListParagraph"/>
        <w:widowControl/>
        <w:numPr>
          <w:ilvl w:val="2"/>
          <w:numId w:val="34"/>
        </w:numPr>
        <w:autoSpaceDE/>
        <w:autoSpaceDN/>
        <w:adjustRightInd/>
        <w:ind w:left="0" w:firstLine="0"/>
      </w:pPr>
      <w:r>
        <w:t xml:space="preserve">When </w:t>
      </w:r>
      <w:r w:rsidR="001A051C">
        <w:t>t</w:t>
      </w:r>
      <w:r>
        <w:t xml:space="preserve">agging </w:t>
      </w:r>
      <w:r w:rsidRPr="009638CA">
        <w:t>SAT</w:t>
      </w:r>
      <w:r>
        <w:t xml:space="preserve">, depending on the image, it is usually easier to use </w:t>
      </w:r>
      <w:r w:rsidRPr="00F65394">
        <w:rPr>
          <w:b/>
          <w:bCs/>
        </w:rPr>
        <w:t>Grow 2D</w:t>
      </w:r>
      <w:r>
        <w:t xml:space="preserve"> instead of </w:t>
      </w:r>
      <w:r w:rsidRPr="00F65394">
        <w:rPr>
          <w:b/>
          <w:bCs/>
        </w:rPr>
        <w:t>Paint</w:t>
      </w:r>
      <w:r w:rsidR="00914D94" w:rsidRPr="009638CA">
        <w:t>.</w:t>
      </w:r>
    </w:p>
    <w:p w14:paraId="52B91AB9" w14:textId="77777777" w:rsidR="00EB7A72" w:rsidRPr="000C4FD6" w:rsidRDefault="00EB7A72" w:rsidP="00BE129E">
      <w:pPr>
        <w:pStyle w:val="ListParagraph"/>
        <w:widowControl/>
        <w:autoSpaceDE/>
        <w:autoSpaceDN/>
        <w:adjustRightInd/>
        <w:ind w:left="0"/>
      </w:pPr>
    </w:p>
    <w:p w14:paraId="2AADE207" w14:textId="30522466" w:rsidR="00EB7A72" w:rsidRDefault="00E67951" w:rsidP="00BE129E">
      <w:pPr>
        <w:pStyle w:val="ListParagraph"/>
        <w:widowControl/>
        <w:numPr>
          <w:ilvl w:val="2"/>
          <w:numId w:val="29"/>
        </w:numPr>
        <w:autoSpaceDE/>
        <w:autoSpaceDN/>
        <w:adjustRightInd/>
        <w:ind w:left="0" w:firstLine="0"/>
      </w:pPr>
      <w:r>
        <w:t xml:space="preserve">If using </w:t>
      </w:r>
      <w:r w:rsidRPr="00F65394">
        <w:rPr>
          <w:b/>
          <w:bCs/>
        </w:rPr>
        <w:t>Grow 2D</w:t>
      </w:r>
      <w:r>
        <w:t xml:space="preserve">, use the smallest </w:t>
      </w:r>
      <w:r w:rsidR="00F53209">
        <w:rPr>
          <w:b/>
          <w:bCs/>
        </w:rPr>
        <w:t>P</w:t>
      </w:r>
      <w:r w:rsidRPr="00F65394">
        <w:rPr>
          <w:b/>
          <w:bCs/>
        </w:rPr>
        <w:t xml:space="preserve">aint </w:t>
      </w:r>
      <w:r w:rsidR="00F53209">
        <w:rPr>
          <w:b/>
          <w:bCs/>
        </w:rPr>
        <w:t>B</w:t>
      </w:r>
      <w:r w:rsidRPr="00F65394">
        <w:rPr>
          <w:b/>
          <w:bCs/>
        </w:rPr>
        <w:t>rush</w:t>
      </w:r>
      <w:r>
        <w:t xml:space="preserve"> option</w:t>
      </w:r>
      <w:r w:rsidR="00914D94">
        <w:t>.</w:t>
      </w:r>
    </w:p>
    <w:p w14:paraId="4190DDEC" w14:textId="77777777" w:rsidR="00EB7A72" w:rsidRDefault="00EB7A72" w:rsidP="00BE129E">
      <w:pPr>
        <w:pStyle w:val="ListParagraph"/>
        <w:widowControl/>
        <w:autoSpaceDE/>
        <w:autoSpaceDN/>
        <w:adjustRightInd/>
        <w:ind w:left="0"/>
      </w:pPr>
    </w:p>
    <w:p w14:paraId="367762F1" w14:textId="2A70EE61" w:rsidR="00E67951" w:rsidRDefault="00E67951" w:rsidP="00BE129E">
      <w:pPr>
        <w:pStyle w:val="ListParagraph"/>
        <w:widowControl/>
        <w:numPr>
          <w:ilvl w:val="2"/>
          <w:numId w:val="29"/>
        </w:numPr>
        <w:autoSpaceDE/>
        <w:autoSpaceDN/>
        <w:adjustRightInd/>
        <w:ind w:left="0" w:firstLine="0"/>
      </w:pPr>
      <w:r>
        <w:t xml:space="preserve">If using </w:t>
      </w:r>
      <w:r w:rsidRPr="00F65394">
        <w:rPr>
          <w:b/>
          <w:bCs/>
        </w:rPr>
        <w:t>Grow 2D</w:t>
      </w:r>
      <w:r>
        <w:t xml:space="preserve"> be sure to go back over the edges of the image</w:t>
      </w:r>
      <w:r w:rsidR="002F56BE">
        <w:t xml:space="preserve"> with the </w:t>
      </w:r>
      <w:r w:rsidR="001943D9" w:rsidRPr="009638CA">
        <w:rPr>
          <w:b/>
          <w:bCs/>
        </w:rPr>
        <w:t>N</w:t>
      </w:r>
      <w:r w:rsidR="002F56BE" w:rsidRPr="009638CA">
        <w:rPr>
          <w:b/>
          <w:bCs/>
        </w:rPr>
        <w:t>one</w:t>
      </w:r>
      <w:r w:rsidR="002F56BE">
        <w:t xml:space="preserve"> tool selected</w:t>
      </w:r>
      <w:r>
        <w:t xml:space="preserve"> to be sure no tissue within the </w:t>
      </w:r>
      <w:r w:rsidR="00F53209">
        <w:t>m</w:t>
      </w:r>
      <w:r>
        <w:t>uscle fa</w:t>
      </w:r>
      <w:r w:rsidR="00383B03">
        <w:t>s</w:t>
      </w:r>
      <w:r>
        <w:t xml:space="preserve">cia is tagged as </w:t>
      </w:r>
      <w:r w:rsidRPr="009638CA">
        <w:t>SAT</w:t>
      </w:r>
      <w:r>
        <w:t xml:space="preserve"> and to be sure </w:t>
      </w:r>
      <w:r w:rsidRPr="009638CA">
        <w:t>no skin</w:t>
      </w:r>
      <w:r>
        <w:t xml:space="preserve"> is tagged as </w:t>
      </w:r>
      <w:r w:rsidRPr="009638CA">
        <w:t>SAT</w:t>
      </w:r>
      <w:r w:rsidR="00914D94">
        <w:t>.</w:t>
      </w:r>
    </w:p>
    <w:p w14:paraId="54BEBABD" w14:textId="77777777" w:rsidR="00EB7A72" w:rsidRDefault="00EB7A72" w:rsidP="00BE129E">
      <w:pPr>
        <w:pStyle w:val="ListParagraph"/>
        <w:widowControl/>
        <w:autoSpaceDE/>
        <w:autoSpaceDN/>
        <w:adjustRightInd/>
        <w:ind w:left="0"/>
      </w:pPr>
    </w:p>
    <w:p w14:paraId="1D2C133C" w14:textId="7CC6B607" w:rsidR="00EB7A72" w:rsidRDefault="00E67951" w:rsidP="00BE129E">
      <w:r>
        <w:t xml:space="preserve">NOTE: </w:t>
      </w:r>
      <w:r w:rsidR="00914D94">
        <w:t>S</w:t>
      </w:r>
      <w:r>
        <w:t xml:space="preserve">kin is usually lighter in appearance than </w:t>
      </w:r>
      <w:r w:rsidRPr="009638CA">
        <w:t>SAT</w:t>
      </w:r>
      <w:r>
        <w:t xml:space="preserve"> and</w:t>
      </w:r>
      <w:r w:rsidR="001943D9">
        <w:t xml:space="preserve"> is</w:t>
      </w:r>
      <w:r>
        <w:t xml:space="preserve"> usually around 2</w:t>
      </w:r>
      <w:r w:rsidR="001943D9">
        <w:t>–</w:t>
      </w:r>
      <w:r>
        <w:t>3 pixels thick, but be aware that skin’s appearance and thickness may vary from image to image</w:t>
      </w:r>
      <w:r w:rsidR="00914D94">
        <w:t>.</w:t>
      </w:r>
    </w:p>
    <w:p w14:paraId="6270322C" w14:textId="77777777" w:rsidR="00EB7A72" w:rsidRDefault="00EB7A72" w:rsidP="00BE129E"/>
    <w:p w14:paraId="419D896E" w14:textId="1D1A8913" w:rsidR="00E67951" w:rsidRDefault="00E67951" w:rsidP="00BE129E">
      <w:pPr>
        <w:pStyle w:val="ListParagraph"/>
        <w:widowControl/>
        <w:numPr>
          <w:ilvl w:val="2"/>
          <w:numId w:val="29"/>
        </w:numPr>
        <w:autoSpaceDE/>
        <w:autoSpaceDN/>
        <w:adjustRightInd/>
        <w:ind w:left="0" w:firstLine="0"/>
      </w:pPr>
      <w:r>
        <w:lastRenderedPageBreak/>
        <w:t xml:space="preserve">If using </w:t>
      </w:r>
      <w:r w:rsidRPr="00F65394">
        <w:rPr>
          <w:b/>
          <w:bCs/>
        </w:rPr>
        <w:t>Paint</w:t>
      </w:r>
      <w:r w:rsidR="001943D9" w:rsidRPr="009638CA">
        <w:t>,</w:t>
      </w:r>
      <w:r>
        <w:t xml:space="preserve"> be sure to take care around the edges, particularly around the skin to ensure no tissue is incorrectly tagged</w:t>
      </w:r>
      <w:r w:rsidR="00914D94">
        <w:t>.</w:t>
      </w:r>
    </w:p>
    <w:p w14:paraId="626EC72B" w14:textId="77777777" w:rsidR="00EB7A72" w:rsidRDefault="00EB7A72" w:rsidP="00BE129E">
      <w:pPr>
        <w:pStyle w:val="ListParagraph"/>
        <w:widowControl/>
        <w:autoSpaceDE/>
        <w:autoSpaceDN/>
        <w:adjustRightInd/>
        <w:ind w:left="0"/>
      </w:pPr>
    </w:p>
    <w:p w14:paraId="56B4B9C2" w14:textId="6E422DF7" w:rsidR="00E67951" w:rsidRDefault="00E67951" w:rsidP="00BE129E">
      <w:pPr>
        <w:pStyle w:val="ListParagraph"/>
        <w:widowControl/>
        <w:numPr>
          <w:ilvl w:val="1"/>
          <w:numId w:val="29"/>
        </w:numPr>
        <w:autoSpaceDE/>
        <w:autoSpaceDN/>
        <w:adjustRightInd/>
        <w:ind w:left="0" w:firstLine="0"/>
      </w:pPr>
      <w:bookmarkStart w:id="2" w:name="_Hlk38203460"/>
      <w:r>
        <w:t>When finished tagging tissues</w:t>
      </w:r>
      <w:r w:rsidR="001943D9">
        <w:t>,</w:t>
      </w:r>
      <w:r>
        <w:t xml:space="preserve"> go to </w:t>
      </w:r>
      <w:r w:rsidRPr="00F65394">
        <w:rPr>
          <w:b/>
          <w:bCs/>
        </w:rPr>
        <w:t>Tools</w:t>
      </w:r>
      <w:r w:rsidR="00EB7A72">
        <w:t xml:space="preserve"> | </w:t>
      </w:r>
      <w:r w:rsidRPr="00F65394">
        <w:rPr>
          <w:b/>
          <w:bCs/>
        </w:rPr>
        <w:t>Tag Surface/Volume</w:t>
      </w:r>
      <w:r w:rsidR="00EB7A72">
        <w:rPr>
          <w:b/>
          <w:bCs/>
        </w:rPr>
        <w:t>.</w:t>
      </w:r>
      <w:r w:rsidR="00EB7A72">
        <w:t xml:space="preserve"> </w:t>
      </w:r>
      <w:r>
        <w:t>This will display the Surface area and volume of each of the tissues tagged, typically the interest is in the surface area</w:t>
      </w:r>
      <w:r w:rsidR="00914D94">
        <w:t>.</w:t>
      </w:r>
    </w:p>
    <w:p w14:paraId="5FF5E4A9" w14:textId="77777777" w:rsidR="00EB7A72" w:rsidRDefault="00EB7A72" w:rsidP="00BE129E">
      <w:pPr>
        <w:pStyle w:val="ListParagraph"/>
        <w:widowControl/>
        <w:autoSpaceDE/>
        <w:autoSpaceDN/>
        <w:adjustRightInd/>
        <w:ind w:left="0"/>
      </w:pPr>
    </w:p>
    <w:p w14:paraId="3D372B2C" w14:textId="47F176A8" w:rsidR="00E67951" w:rsidRDefault="00E67951" w:rsidP="00BE129E">
      <w:pPr>
        <w:pStyle w:val="ListParagraph"/>
        <w:widowControl/>
        <w:numPr>
          <w:ilvl w:val="2"/>
          <w:numId w:val="29"/>
        </w:numPr>
        <w:autoSpaceDE/>
        <w:autoSpaceDN/>
        <w:adjustRightInd/>
        <w:ind w:left="0" w:firstLine="0"/>
      </w:pPr>
      <w:r>
        <w:t>Click</w:t>
      </w:r>
      <w:r w:rsidR="001943D9">
        <w:t xml:space="preserve"> on</w:t>
      </w:r>
      <w:r>
        <w:t xml:space="preserve"> </w:t>
      </w:r>
      <w:r w:rsidRPr="00F65394">
        <w:rPr>
          <w:b/>
          <w:bCs/>
        </w:rPr>
        <w:t>Display in Window</w:t>
      </w:r>
      <w:r>
        <w:t xml:space="preserve"> to fully open the </w:t>
      </w:r>
      <w:r w:rsidRPr="00F65394">
        <w:rPr>
          <w:b/>
          <w:bCs/>
        </w:rPr>
        <w:t>Tag Surface/Volume</w:t>
      </w:r>
      <w:r>
        <w:t xml:space="preserve"> window</w:t>
      </w:r>
      <w:r w:rsidR="00914D94">
        <w:t>.</w:t>
      </w:r>
      <w:r w:rsidR="00EB7A72">
        <w:t xml:space="preserve"> </w:t>
      </w:r>
      <w:r>
        <w:t>This will also display HU values</w:t>
      </w:r>
      <w:r w:rsidR="00914D94">
        <w:t>.</w:t>
      </w:r>
    </w:p>
    <w:p w14:paraId="3D979C72" w14:textId="77777777" w:rsidR="00EB7A72" w:rsidRDefault="00EB7A72" w:rsidP="00BE129E">
      <w:pPr>
        <w:pStyle w:val="ListParagraph"/>
        <w:widowControl/>
        <w:autoSpaceDE/>
        <w:autoSpaceDN/>
        <w:adjustRightInd/>
        <w:ind w:left="0"/>
      </w:pPr>
    </w:p>
    <w:p w14:paraId="3C4A289C" w14:textId="7BEA4DA5" w:rsidR="002076CD" w:rsidRDefault="00E67951" w:rsidP="00BE129E">
      <w:pPr>
        <w:pStyle w:val="ListParagraph"/>
        <w:widowControl/>
        <w:numPr>
          <w:ilvl w:val="2"/>
          <w:numId w:val="29"/>
        </w:numPr>
        <w:autoSpaceDE/>
        <w:autoSpaceDN/>
        <w:adjustRightInd/>
        <w:ind w:left="0" w:firstLine="0"/>
      </w:pPr>
      <w:r>
        <w:t>Record the surface area and HU threshold values</w:t>
      </w:r>
      <w:r w:rsidR="00B70225">
        <w:t>.</w:t>
      </w:r>
    </w:p>
    <w:p w14:paraId="6E676A05" w14:textId="77777777" w:rsidR="00EB7A72" w:rsidRDefault="00EB7A72" w:rsidP="00BE129E">
      <w:pPr>
        <w:pStyle w:val="ListParagraph"/>
        <w:widowControl/>
        <w:autoSpaceDE/>
        <w:autoSpaceDN/>
        <w:adjustRightInd/>
        <w:ind w:left="0"/>
      </w:pPr>
    </w:p>
    <w:p w14:paraId="73131328" w14:textId="27E42639" w:rsidR="00EB7A72" w:rsidRDefault="00E67951" w:rsidP="00BE129E">
      <w:pPr>
        <w:widowControl/>
        <w:autoSpaceDE/>
        <w:autoSpaceDN/>
        <w:adjustRightInd/>
      </w:pPr>
      <w:r>
        <w:t xml:space="preserve">NOTE: </w:t>
      </w:r>
      <w:r w:rsidR="00EB7A72">
        <w:t>I</w:t>
      </w:r>
      <w:r>
        <w:t xml:space="preserve">f the </w:t>
      </w:r>
      <w:r w:rsidRPr="00E37DFD">
        <w:rPr>
          <w:b/>
          <w:bCs/>
        </w:rPr>
        <w:t>Tag Surface/Volume</w:t>
      </w:r>
      <w:r>
        <w:t xml:space="preserve"> window does not appear in the bottom left of the screen, it may be because there is not enough room to display it. In this case</w:t>
      </w:r>
      <w:r w:rsidR="001943D9">
        <w:t>,</w:t>
      </w:r>
      <w:r>
        <w:t xml:space="preserve"> be sure the Slice-O-Matic window is maximized and then select </w:t>
      </w:r>
      <w:r w:rsidRPr="002076CD">
        <w:rPr>
          <w:b/>
          <w:bCs/>
        </w:rPr>
        <w:t>Tools</w:t>
      </w:r>
      <w:r w:rsidR="00EB7A72">
        <w:t xml:space="preserve"> | </w:t>
      </w:r>
      <w:r w:rsidRPr="002076CD">
        <w:rPr>
          <w:b/>
          <w:bCs/>
        </w:rPr>
        <w:t>Tag Lock</w:t>
      </w:r>
      <w:r>
        <w:t xml:space="preserve"> to remove the </w:t>
      </w:r>
      <w:r w:rsidRPr="009638CA">
        <w:rPr>
          <w:b/>
          <w:bCs/>
        </w:rPr>
        <w:t>Tag Lock</w:t>
      </w:r>
      <w:r>
        <w:t xml:space="preserve"> window. This should make enough space to display the </w:t>
      </w:r>
      <w:r w:rsidRPr="00E37DFD">
        <w:rPr>
          <w:b/>
          <w:bCs/>
        </w:rPr>
        <w:t>Tag Surface/Volume</w:t>
      </w:r>
      <w:r>
        <w:t xml:space="preserve"> window</w:t>
      </w:r>
      <w:r w:rsidR="00914D94">
        <w:t>.</w:t>
      </w:r>
    </w:p>
    <w:p w14:paraId="5C49FDCA" w14:textId="77777777" w:rsidR="00EB7A72" w:rsidRDefault="00EB7A72" w:rsidP="00BE129E">
      <w:pPr>
        <w:widowControl/>
        <w:autoSpaceDE/>
        <w:autoSpaceDN/>
        <w:adjustRightInd/>
      </w:pPr>
    </w:p>
    <w:p w14:paraId="0B44440A" w14:textId="130E73B1" w:rsidR="00E67951" w:rsidRDefault="00E67951" w:rsidP="00BE129E">
      <w:pPr>
        <w:pStyle w:val="ListParagraph"/>
        <w:widowControl/>
        <w:numPr>
          <w:ilvl w:val="1"/>
          <w:numId w:val="29"/>
        </w:numPr>
        <w:autoSpaceDE/>
        <w:autoSpaceDN/>
        <w:adjustRightInd/>
        <w:ind w:left="0" w:firstLine="0"/>
      </w:pPr>
      <w:r>
        <w:t xml:space="preserve">When complete, go to </w:t>
      </w:r>
      <w:r w:rsidRPr="00EB7A72">
        <w:rPr>
          <w:b/>
          <w:bCs/>
        </w:rPr>
        <w:t>File</w:t>
      </w:r>
      <w:r w:rsidR="00EB7A72">
        <w:t xml:space="preserve"> | </w:t>
      </w:r>
      <w:r w:rsidRPr="00EB7A72">
        <w:rPr>
          <w:b/>
          <w:bCs/>
        </w:rPr>
        <w:t>Save TAG Files</w:t>
      </w:r>
      <w:r w:rsidR="00EB7A72" w:rsidRPr="00EB7A72">
        <w:rPr>
          <w:b/>
          <w:bCs/>
        </w:rPr>
        <w:t>.</w:t>
      </w:r>
      <w:r w:rsidR="00EB7A72">
        <w:rPr>
          <w:b/>
          <w:bCs/>
        </w:rPr>
        <w:t xml:space="preserve"> </w:t>
      </w:r>
      <w:r w:rsidR="00914D94">
        <w:t>T</w:t>
      </w:r>
      <w:r>
        <w:t>his will save a TAG file where the DICOM file is located</w:t>
      </w:r>
      <w:r w:rsidR="00645901">
        <w:t>.</w:t>
      </w:r>
    </w:p>
    <w:bookmarkEnd w:id="2"/>
    <w:p w14:paraId="54F2DF04" w14:textId="6BAF6820" w:rsidR="00E67951" w:rsidRDefault="00E67951" w:rsidP="00BE129E"/>
    <w:p w14:paraId="24DE614E" w14:textId="03334341" w:rsidR="00A402D3" w:rsidRPr="00EB7A72" w:rsidRDefault="00A402D3" w:rsidP="00BE129E">
      <w:pPr>
        <w:pStyle w:val="ListParagraph"/>
        <w:numPr>
          <w:ilvl w:val="0"/>
          <w:numId w:val="29"/>
        </w:numPr>
        <w:ind w:left="0" w:firstLine="0"/>
        <w:rPr>
          <w:b/>
          <w:bCs/>
        </w:rPr>
      </w:pPr>
      <w:r w:rsidRPr="00EB7A72">
        <w:rPr>
          <w:b/>
          <w:bCs/>
        </w:rPr>
        <w:t>L3 MRI Segmentation</w:t>
      </w:r>
    </w:p>
    <w:p w14:paraId="12D67AA6" w14:textId="77777777" w:rsidR="00EB7A72" w:rsidRDefault="00EB7A72" w:rsidP="00BE129E">
      <w:pPr>
        <w:pStyle w:val="ListParagraph"/>
        <w:widowControl/>
        <w:autoSpaceDE/>
        <w:autoSpaceDN/>
        <w:adjustRightInd/>
        <w:ind w:left="0"/>
      </w:pPr>
    </w:p>
    <w:p w14:paraId="59BB8B92" w14:textId="5AE188DE" w:rsidR="00A402D3" w:rsidRDefault="00A402D3" w:rsidP="00BE129E">
      <w:pPr>
        <w:pStyle w:val="ListParagraph"/>
        <w:widowControl/>
        <w:numPr>
          <w:ilvl w:val="1"/>
          <w:numId w:val="29"/>
        </w:numPr>
        <w:autoSpaceDE/>
        <w:autoSpaceDN/>
        <w:adjustRightInd/>
        <w:ind w:left="0" w:firstLine="0"/>
      </w:pPr>
      <w:r>
        <w:t>Obtain the axial MRI</w:t>
      </w:r>
      <w:r w:rsidR="00195AF9">
        <w:t xml:space="preserve"> (T2-weighted</w:t>
      </w:r>
      <w:r w:rsidR="00383B03">
        <w:t xml:space="preserve"> sequences</w:t>
      </w:r>
      <w:r w:rsidR="00195AF9">
        <w:t>)</w:t>
      </w:r>
      <w:r>
        <w:t xml:space="preserve"> </w:t>
      </w:r>
      <w:r w:rsidR="009259E1">
        <w:t>D</w:t>
      </w:r>
      <w:r>
        <w:t>ICOM image</w:t>
      </w:r>
    </w:p>
    <w:p w14:paraId="3C883FE1" w14:textId="77777777" w:rsidR="00EB7A72" w:rsidRDefault="00EB7A72" w:rsidP="00BE129E">
      <w:pPr>
        <w:pStyle w:val="ListParagraph"/>
        <w:widowControl/>
        <w:autoSpaceDE/>
        <w:autoSpaceDN/>
        <w:adjustRightInd/>
        <w:ind w:left="0"/>
      </w:pPr>
    </w:p>
    <w:p w14:paraId="0AD52661" w14:textId="391004EA" w:rsidR="008E6A64" w:rsidRDefault="00A402D3" w:rsidP="00BE129E">
      <w:pPr>
        <w:pStyle w:val="ListParagraph"/>
        <w:widowControl/>
        <w:numPr>
          <w:ilvl w:val="2"/>
          <w:numId w:val="29"/>
        </w:numPr>
        <w:autoSpaceDE/>
        <w:autoSpaceDN/>
        <w:adjustRightInd/>
        <w:ind w:left="0" w:firstLine="0"/>
      </w:pPr>
      <w:r>
        <w:t>In the image viewer, identify the L3 vertebra</w:t>
      </w:r>
      <w:r w:rsidR="00914D94">
        <w:t>.</w:t>
      </w:r>
    </w:p>
    <w:p w14:paraId="369946B9" w14:textId="77777777" w:rsidR="00EB7A72" w:rsidRDefault="00EB7A72" w:rsidP="00BE129E">
      <w:pPr>
        <w:pStyle w:val="ListParagraph"/>
        <w:widowControl/>
        <w:autoSpaceDE/>
        <w:autoSpaceDN/>
        <w:adjustRightInd/>
        <w:ind w:left="0"/>
      </w:pPr>
    </w:p>
    <w:p w14:paraId="3D95A8C7" w14:textId="162716A2" w:rsidR="008E6A64" w:rsidRDefault="00A402D3" w:rsidP="00BE129E">
      <w:pPr>
        <w:pStyle w:val="ListParagraph"/>
        <w:widowControl/>
        <w:numPr>
          <w:ilvl w:val="3"/>
          <w:numId w:val="29"/>
        </w:numPr>
        <w:autoSpaceDE/>
        <w:autoSpaceDN/>
        <w:adjustRightInd/>
        <w:ind w:left="0" w:firstLine="0"/>
      </w:pPr>
      <w:r>
        <w:t xml:space="preserve">If possible, select </w:t>
      </w:r>
      <w:r w:rsidR="001943D9">
        <w:t>two</w:t>
      </w:r>
      <w:r>
        <w:t xml:space="preserve"> horizontal window view</w:t>
      </w:r>
      <w:r w:rsidR="001943D9">
        <w:t>s</w:t>
      </w:r>
      <w:r>
        <w:t>, and select coronal or sagittal view on the left for reference, and axial view on the right</w:t>
      </w:r>
      <w:r w:rsidR="00914D94">
        <w:t>.</w:t>
      </w:r>
    </w:p>
    <w:p w14:paraId="0ACAC747" w14:textId="77777777" w:rsidR="00EB7A72" w:rsidRDefault="00EB7A72" w:rsidP="00BE129E">
      <w:pPr>
        <w:pStyle w:val="ListParagraph"/>
        <w:widowControl/>
        <w:autoSpaceDE/>
        <w:autoSpaceDN/>
        <w:adjustRightInd/>
        <w:ind w:left="0"/>
      </w:pPr>
    </w:p>
    <w:p w14:paraId="5CBF0C43" w14:textId="21BFFB97" w:rsidR="008E6A64" w:rsidRDefault="00A402D3" w:rsidP="00BE129E">
      <w:pPr>
        <w:pStyle w:val="ListParagraph"/>
        <w:widowControl/>
        <w:numPr>
          <w:ilvl w:val="3"/>
          <w:numId w:val="29"/>
        </w:numPr>
        <w:autoSpaceDE/>
        <w:autoSpaceDN/>
        <w:adjustRightInd/>
        <w:ind w:left="0" w:firstLine="0"/>
      </w:pPr>
      <w:r>
        <w:t>Click</w:t>
      </w:r>
      <w:r w:rsidR="001943D9">
        <w:t xml:space="preserve"> on</w:t>
      </w:r>
      <w:r>
        <w:t xml:space="preserve"> </w:t>
      </w:r>
      <w:r w:rsidR="001943D9">
        <w:rPr>
          <w:b/>
          <w:bCs/>
        </w:rPr>
        <w:t>C</w:t>
      </w:r>
      <w:r w:rsidRPr="00EB7A72">
        <w:rPr>
          <w:b/>
          <w:bCs/>
        </w:rPr>
        <w:t xml:space="preserve">ross </w:t>
      </w:r>
      <w:r w:rsidR="001943D9">
        <w:rPr>
          <w:b/>
          <w:bCs/>
        </w:rPr>
        <w:t>L</w:t>
      </w:r>
      <w:r w:rsidRPr="00EB7A72">
        <w:rPr>
          <w:b/>
          <w:bCs/>
        </w:rPr>
        <w:t>ink</w:t>
      </w:r>
      <w:r>
        <w:t xml:space="preserve"> to link the left and right windows</w:t>
      </w:r>
      <w:r w:rsidR="00914D94">
        <w:t>.</w:t>
      </w:r>
    </w:p>
    <w:p w14:paraId="2E438DAC" w14:textId="77777777" w:rsidR="00EB7A72" w:rsidRDefault="00EB7A72" w:rsidP="00BE129E">
      <w:pPr>
        <w:pStyle w:val="ListParagraph"/>
        <w:widowControl/>
        <w:autoSpaceDE/>
        <w:autoSpaceDN/>
        <w:adjustRightInd/>
        <w:ind w:left="0"/>
      </w:pPr>
    </w:p>
    <w:p w14:paraId="38776AD8" w14:textId="3039BEDB" w:rsidR="008E6A64" w:rsidRDefault="00A402D3" w:rsidP="00BE129E">
      <w:pPr>
        <w:pStyle w:val="ListParagraph"/>
        <w:widowControl/>
        <w:numPr>
          <w:ilvl w:val="3"/>
          <w:numId w:val="29"/>
        </w:numPr>
        <w:autoSpaceDE/>
        <w:autoSpaceDN/>
        <w:adjustRightInd/>
        <w:ind w:left="0" w:firstLine="0"/>
      </w:pPr>
      <w:r>
        <w:t>Scroll down the images from cranial to caudal direction. Identify L1 vertebra, which is the first vertebra without a rib attachment.</w:t>
      </w:r>
    </w:p>
    <w:p w14:paraId="325B9AC5" w14:textId="77777777" w:rsidR="00EB7A72" w:rsidRDefault="00EB7A72" w:rsidP="00BE129E">
      <w:pPr>
        <w:pStyle w:val="ListParagraph"/>
        <w:widowControl/>
        <w:autoSpaceDE/>
        <w:autoSpaceDN/>
        <w:adjustRightInd/>
        <w:ind w:left="0"/>
      </w:pPr>
    </w:p>
    <w:p w14:paraId="43A428FE" w14:textId="4360B2E3" w:rsidR="008E6A64" w:rsidRDefault="00A402D3" w:rsidP="00BE129E">
      <w:pPr>
        <w:pStyle w:val="ListParagraph"/>
        <w:widowControl/>
        <w:numPr>
          <w:ilvl w:val="3"/>
          <w:numId w:val="29"/>
        </w:numPr>
        <w:autoSpaceDE/>
        <w:autoSpaceDN/>
        <w:adjustRightInd/>
        <w:ind w:left="0" w:firstLine="0"/>
      </w:pPr>
      <w:r>
        <w:t>Count from L1 to L3 and use the coronal or sagittal view to identify the slice of the middle of L3. This is identified as the point at which both transverse processes are able to be maximally and equally visualized.</w:t>
      </w:r>
    </w:p>
    <w:p w14:paraId="6FBB80CF" w14:textId="77777777" w:rsidR="00EB7A72" w:rsidRDefault="00EB7A72" w:rsidP="00BE129E">
      <w:pPr>
        <w:pStyle w:val="ListParagraph"/>
        <w:widowControl/>
        <w:autoSpaceDE/>
        <w:autoSpaceDN/>
        <w:adjustRightInd/>
        <w:ind w:left="0"/>
      </w:pPr>
    </w:p>
    <w:p w14:paraId="1E1B14D2" w14:textId="6B285697" w:rsidR="00A402D3" w:rsidRDefault="00A402D3" w:rsidP="00BE129E">
      <w:pPr>
        <w:pStyle w:val="ListParagraph"/>
        <w:widowControl/>
        <w:numPr>
          <w:ilvl w:val="3"/>
          <w:numId w:val="29"/>
        </w:numPr>
        <w:autoSpaceDE/>
        <w:autoSpaceDN/>
        <w:adjustRightInd/>
        <w:ind w:left="0" w:firstLine="0"/>
      </w:pPr>
      <w:r>
        <w:t xml:space="preserve">Select the L3 slice. From the </w:t>
      </w:r>
      <w:r w:rsidRPr="009638CA">
        <w:rPr>
          <w:b/>
          <w:bCs/>
        </w:rPr>
        <w:t>Exam</w:t>
      </w:r>
      <w:r>
        <w:t xml:space="preserve"> tab, select </w:t>
      </w:r>
      <w:r w:rsidR="001943D9" w:rsidRPr="009638CA">
        <w:rPr>
          <w:b/>
          <w:bCs/>
        </w:rPr>
        <w:t>S</w:t>
      </w:r>
      <w:r w:rsidRPr="009638CA">
        <w:rPr>
          <w:b/>
          <w:bCs/>
        </w:rPr>
        <w:t xml:space="preserve">end </w:t>
      </w:r>
      <w:r w:rsidR="001943D9" w:rsidRPr="009638CA">
        <w:rPr>
          <w:b/>
          <w:bCs/>
        </w:rPr>
        <w:t>E</w:t>
      </w:r>
      <w:r w:rsidRPr="009638CA">
        <w:rPr>
          <w:b/>
          <w:bCs/>
        </w:rPr>
        <w:t>xam</w:t>
      </w:r>
      <w:r>
        <w:t xml:space="preserve"> and save the image as a DICOM file.</w:t>
      </w:r>
    </w:p>
    <w:p w14:paraId="5DBD9D89" w14:textId="77777777" w:rsidR="00EB7A72" w:rsidRDefault="00EB7A72" w:rsidP="00BE129E">
      <w:pPr>
        <w:pStyle w:val="ListParagraph"/>
        <w:widowControl/>
        <w:autoSpaceDE/>
        <w:autoSpaceDN/>
        <w:adjustRightInd/>
        <w:ind w:left="0"/>
      </w:pPr>
    </w:p>
    <w:p w14:paraId="7192CC11" w14:textId="058ED180" w:rsidR="008E6A64" w:rsidRDefault="00885666" w:rsidP="00BE129E">
      <w:pPr>
        <w:pStyle w:val="ListParagraph"/>
        <w:widowControl/>
        <w:autoSpaceDE/>
        <w:autoSpaceDN/>
        <w:adjustRightInd/>
        <w:ind w:left="0"/>
      </w:pPr>
      <w:r>
        <w:t>NOTE</w:t>
      </w:r>
      <w:r w:rsidR="008E6A64">
        <w:t>:</w:t>
      </w:r>
      <w:r w:rsidR="006051B7">
        <w:t xml:space="preserve"> Step </w:t>
      </w:r>
      <w:r w:rsidR="00645901">
        <w:t>2.</w:t>
      </w:r>
      <w:r w:rsidR="006051B7">
        <w:t>1 is a pre-processing step and is listed here to demonstrate how to obtain an L3 image. If the researcher already has an L3 image,</w:t>
      </w:r>
      <w:r w:rsidR="00E4486E">
        <w:t xml:space="preserve"> they</w:t>
      </w:r>
      <w:r w:rsidR="006051B7">
        <w:t xml:space="preserve"> can go to step </w:t>
      </w:r>
      <w:r w:rsidR="00EB7A72">
        <w:t>2.</w:t>
      </w:r>
      <w:r w:rsidR="006051B7">
        <w:t>2.</w:t>
      </w:r>
      <w:r w:rsidR="00EB7A72">
        <w:t xml:space="preserve"> </w:t>
      </w:r>
      <w:r w:rsidR="008E6A64">
        <w:t xml:space="preserve">If the image viewer does not enable cross-referencing, the researcher can skip </w:t>
      </w:r>
      <w:r w:rsidR="00EB7A72">
        <w:t>2.1</w:t>
      </w:r>
      <w:r w:rsidR="008E6A64">
        <w:t xml:space="preserve">.1.1 to </w:t>
      </w:r>
      <w:r w:rsidR="00EB7A72">
        <w:t>2.</w:t>
      </w:r>
      <w:r w:rsidR="008E6A64">
        <w:t xml:space="preserve">1.1.2. If the imaging does </w:t>
      </w:r>
      <w:r w:rsidR="008E6A64">
        <w:lastRenderedPageBreak/>
        <w:t xml:space="preserve">not include </w:t>
      </w:r>
      <w:r w:rsidR="001943D9">
        <w:t xml:space="preserve">the </w:t>
      </w:r>
      <w:r w:rsidR="008E6A64">
        <w:t xml:space="preserve">thoracic region, identify L5, which is anterior to </w:t>
      </w:r>
      <w:r w:rsidR="001943D9">
        <w:t xml:space="preserve">the </w:t>
      </w:r>
      <w:r w:rsidR="008E6A64" w:rsidRPr="008D3AE0">
        <w:t>sacrum</w:t>
      </w:r>
      <w:r w:rsidR="008E6A64">
        <w:t>, and count from L5 to L3, keeping in mind that the presence of a sixth lumbar vertebra is a normal variant.</w:t>
      </w:r>
    </w:p>
    <w:p w14:paraId="013C5BAC" w14:textId="77777777" w:rsidR="00EB7A72" w:rsidRDefault="00EB7A72" w:rsidP="00BE129E">
      <w:pPr>
        <w:pStyle w:val="ListParagraph"/>
        <w:widowControl/>
        <w:autoSpaceDE/>
        <w:autoSpaceDN/>
        <w:adjustRightInd/>
        <w:ind w:left="0"/>
      </w:pPr>
    </w:p>
    <w:p w14:paraId="531D6104" w14:textId="5307CBAE" w:rsidR="00EF08A3" w:rsidRDefault="008E6A64" w:rsidP="00BE129E">
      <w:pPr>
        <w:pStyle w:val="ListParagraph"/>
        <w:widowControl/>
        <w:numPr>
          <w:ilvl w:val="1"/>
          <w:numId w:val="29"/>
        </w:numPr>
        <w:autoSpaceDE/>
        <w:autoSpaceDN/>
        <w:adjustRightInd/>
        <w:ind w:left="0" w:firstLine="0"/>
      </w:pPr>
      <w:r>
        <w:t xml:space="preserve">Open the DICOM image with Slice-O-Matic </w:t>
      </w:r>
      <w:r w:rsidR="001943D9">
        <w:t>s</w:t>
      </w:r>
      <w:r>
        <w:t>oftware</w:t>
      </w:r>
      <w:r w:rsidR="00EB7A72">
        <w:t>.</w:t>
      </w:r>
    </w:p>
    <w:p w14:paraId="0DB7C841" w14:textId="77777777" w:rsidR="00EB7A72" w:rsidRDefault="00EB7A72" w:rsidP="00BE129E">
      <w:pPr>
        <w:pStyle w:val="ListParagraph"/>
        <w:widowControl/>
        <w:autoSpaceDE/>
        <w:autoSpaceDN/>
        <w:adjustRightInd/>
        <w:ind w:left="0"/>
      </w:pPr>
    </w:p>
    <w:p w14:paraId="6F272A06" w14:textId="66413441" w:rsidR="00EF08A3" w:rsidRDefault="00A402D3" w:rsidP="00BE129E">
      <w:pPr>
        <w:pStyle w:val="ListParagraph"/>
        <w:widowControl/>
        <w:numPr>
          <w:ilvl w:val="1"/>
          <w:numId w:val="29"/>
        </w:numPr>
        <w:autoSpaceDE/>
        <w:autoSpaceDN/>
        <w:adjustRightInd/>
        <w:ind w:left="0" w:firstLine="0"/>
      </w:pPr>
      <w:r>
        <w:t>Drag DICOM file to anywhere on the Slice-O-Matic window</w:t>
      </w:r>
      <w:r w:rsidR="00EB7A72">
        <w:t>.</w:t>
      </w:r>
    </w:p>
    <w:p w14:paraId="6E7E8C62" w14:textId="77777777" w:rsidR="00EB7A72" w:rsidRDefault="00EB7A72" w:rsidP="00BE129E">
      <w:pPr>
        <w:pStyle w:val="ListParagraph"/>
        <w:widowControl/>
        <w:autoSpaceDE/>
        <w:autoSpaceDN/>
        <w:adjustRightInd/>
        <w:ind w:left="0"/>
      </w:pPr>
    </w:p>
    <w:p w14:paraId="7FBC3551" w14:textId="3958398F" w:rsidR="00891CB4" w:rsidRDefault="00A402D3" w:rsidP="00BE129E">
      <w:pPr>
        <w:pStyle w:val="ListParagraph"/>
        <w:widowControl/>
        <w:numPr>
          <w:ilvl w:val="1"/>
          <w:numId w:val="29"/>
        </w:numPr>
        <w:autoSpaceDE/>
        <w:autoSpaceDN/>
        <w:adjustRightInd/>
        <w:ind w:left="0" w:firstLine="0"/>
      </w:pPr>
      <w:r>
        <w:t xml:space="preserve">Select </w:t>
      </w:r>
      <w:r w:rsidRPr="002C3D43">
        <w:rPr>
          <w:b/>
          <w:bCs/>
        </w:rPr>
        <w:t>Modes</w:t>
      </w:r>
      <w:r w:rsidR="00EB7A72">
        <w:t xml:space="preserve"> | </w:t>
      </w:r>
      <w:r w:rsidRPr="002C3D43">
        <w:rPr>
          <w:b/>
          <w:bCs/>
        </w:rPr>
        <w:t>Region Growing</w:t>
      </w:r>
      <w:r w:rsidRPr="00A965A3">
        <w:rPr>
          <w:i/>
          <w:iCs/>
        </w:rPr>
        <w:t xml:space="preserve"> </w:t>
      </w:r>
      <w:r>
        <w:t>to begin segmentation</w:t>
      </w:r>
      <w:r w:rsidR="00EB7A72">
        <w:t>.</w:t>
      </w:r>
    </w:p>
    <w:p w14:paraId="4FBAE925" w14:textId="77777777" w:rsidR="00EB7A72" w:rsidRDefault="00EB7A72" w:rsidP="00BE129E">
      <w:pPr>
        <w:widowControl/>
        <w:autoSpaceDE/>
        <w:autoSpaceDN/>
        <w:adjustRightInd/>
      </w:pPr>
    </w:p>
    <w:p w14:paraId="27F4E760" w14:textId="6D1DA42E" w:rsidR="00EB7A72" w:rsidRDefault="00891CB4" w:rsidP="00BE129E">
      <w:pPr>
        <w:widowControl/>
        <w:autoSpaceDE/>
        <w:autoSpaceDN/>
        <w:adjustRightInd/>
      </w:pPr>
      <w:r>
        <w:t xml:space="preserve">NOTE: </w:t>
      </w:r>
      <w:r w:rsidR="004D3192">
        <w:t xml:space="preserve">Due to poor differentiation of adipose tissues in MRI images, only </w:t>
      </w:r>
      <w:r w:rsidR="004D3192" w:rsidRPr="009638CA">
        <w:t>SM</w:t>
      </w:r>
      <w:r w:rsidR="004D3192">
        <w:t xml:space="preserve"> is segmented.</w:t>
      </w:r>
    </w:p>
    <w:p w14:paraId="4D589AF8" w14:textId="77777777" w:rsidR="00EB7A72" w:rsidRDefault="00EB7A72" w:rsidP="00BE129E">
      <w:pPr>
        <w:widowControl/>
        <w:autoSpaceDE/>
        <w:autoSpaceDN/>
        <w:adjustRightInd/>
      </w:pPr>
    </w:p>
    <w:p w14:paraId="0251D981" w14:textId="4DF7CDA3" w:rsidR="004D3192" w:rsidRDefault="00885666" w:rsidP="00BE129E">
      <w:pPr>
        <w:pStyle w:val="ListParagraph"/>
        <w:widowControl/>
        <w:numPr>
          <w:ilvl w:val="2"/>
          <w:numId w:val="29"/>
        </w:numPr>
        <w:autoSpaceDE/>
        <w:autoSpaceDN/>
        <w:adjustRightInd/>
        <w:ind w:left="0" w:firstLine="0"/>
      </w:pPr>
      <w:r w:rsidRPr="009638CA">
        <w:t>Paraspinal muscles Segmentation</w:t>
      </w:r>
      <w:r w:rsidR="00A402D3" w:rsidRPr="009638CA">
        <w:t xml:space="preserve">: </w:t>
      </w:r>
      <w:r w:rsidR="00A402D3">
        <w:t xml:space="preserve">Click on </w:t>
      </w:r>
      <w:r w:rsidR="00A402D3" w:rsidRPr="00891CB4">
        <w:rPr>
          <w:b/>
          <w:bCs/>
        </w:rPr>
        <w:t>1</w:t>
      </w:r>
      <w:r w:rsidR="00A402D3">
        <w:t xml:space="preserve"> (Red) under the Region Growing area on the left side of the screen</w:t>
      </w:r>
      <w:r w:rsidR="00914D94">
        <w:t>.</w:t>
      </w:r>
    </w:p>
    <w:p w14:paraId="7276E15A" w14:textId="77777777" w:rsidR="00EB7A72" w:rsidRDefault="00EB7A72" w:rsidP="00BE129E">
      <w:pPr>
        <w:pStyle w:val="ListParagraph"/>
        <w:widowControl/>
        <w:autoSpaceDE/>
        <w:autoSpaceDN/>
        <w:adjustRightInd/>
        <w:ind w:left="0"/>
      </w:pPr>
    </w:p>
    <w:p w14:paraId="640F4193" w14:textId="1A9494EF" w:rsidR="004D3192" w:rsidRDefault="004D3192" w:rsidP="00BE129E">
      <w:pPr>
        <w:pStyle w:val="ListParagraph"/>
        <w:widowControl/>
        <w:numPr>
          <w:ilvl w:val="3"/>
          <w:numId w:val="29"/>
        </w:numPr>
        <w:autoSpaceDE/>
        <w:autoSpaceDN/>
        <w:adjustRightInd/>
        <w:ind w:left="0" w:firstLine="0"/>
      </w:pPr>
      <w:r>
        <w:t xml:space="preserve">In the </w:t>
      </w:r>
      <w:r w:rsidRPr="009638CA">
        <w:rPr>
          <w:b/>
          <w:bCs/>
        </w:rPr>
        <w:t>Preview Mode</w:t>
      </w:r>
      <w:r>
        <w:t>, histograms of the image would show multiple peaks, with the first peak representing air, and the subsequent second, third, and fourth peaks representing muscle, bone, and fat, respectively.</w:t>
      </w:r>
    </w:p>
    <w:p w14:paraId="5122563C" w14:textId="77777777" w:rsidR="00EB7A72" w:rsidRDefault="00EB7A72" w:rsidP="00BE129E">
      <w:pPr>
        <w:pStyle w:val="ListParagraph"/>
        <w:widowControl/>
        <w:autoSpaceDE/>
        <w:autoSpaceDN/>
        <w:adjustRightInd/>
        <w:ind w:left="0"/>
      </w:pPr>
    </w:p>
    <w:p w14:paraId="63C34D8A" w14:textId="39626CAB" w:rsidR="004D3192" w:rsidRPr="00EB7A72" w:rsidRDefault="00A402D3" w:rsidP="00BE129E">
      <w:pPr>
        <w:pStyle w:val="ListParagraph"/>
        <w:widowControl/>
        <w:numPr>
          <w:ilvl w:val="3"/>
          <w:numId w:val="29"/>
        </w:numPr>
        <w:autoSpaceDE/>
        <w:autoSpaceDN/>
        <w:adjustRightInd/>
        <w:ind w:left="0" w:firstLine="0"/>
      </w:pPr>
      <w:r>
        <w:t xml:space="preserve">Click on the </w:t>
      </w:r>
      <w:r w:rsidRPr="004D3192">
        <w:rPr>
          <w:b/>
          <w:bCs/>
        </w:rPr>
        <w:t>Off</w:t>
      </w:r>
      <w:r>
        <w:t xml:space="preserve"> button by </w:t>
      </w:r>
      <w:r w:rsidR="001943D9">
        <w:t>L</w:t>
      </w:r>
      <w:r>
        <w:t xml:space="preserve">ower </w:t>
      </w:r>
      <w:r w:rsidR="001943D9">
        <w:t>L</w:t>
      </w:r>
      <w:r>
        <w:t xml:space="preserve">imit to turn it to </w:t>
      </w:r>
      <w:r w:rsidRPr="004D3192">
        <w:rPr>
          <w:b/>
          <w:bCs/>
        </w:rPr>
        <w:t>On</w:t>
      </w:r>
      <w:r w:rsidR="00914D94" w:rsidRPr="009638CA">
        <w:t>.</w:t>
      </w:r>
    </w:p>
    <w:p w14:paraId="04F15298" w14:textId="77777777" w:rsidR="00EB7A72" w:rsidRPr="00572A61" w:rsidRDefault="00EB7A72" w:rsidP="00BE129E">
      <w:pPr>
        <w:pStyle w:val="ListParagraph"/>
        <w:widowControl/>
        <w:autoSpaceDE/>
        <w:autoSpaceDN/>
        <w:adjustRightInd/>
        <w:ind w:left="0"/>
      </w:pPr>
    </w:p>
    <w:p w14:paraId="672010AB" w14:textId="2734EB43" w:rsidR="004D3192" w:rsidRDefault="00A402D3" w:rsidP="00BE129E">
      <w:pPr>
        <w:pStyle w:val="ListParagraph"/>
        <w:widowControl/>
        <w:numPr>
          <w:ilvl w:val="3"/>
          <w:numId w:val="29"/>
        </w:numPr>
        <w:autoSpaceDE/>
        <w:autoSpaceDN/>
        <w:adjustRightInd/>
        <w:ind w:left="0" w:firstLine="0"/>
      </w:pPr>
      <w:r>
        <w:t xml:space="preserve">Click on the arrows by Mouse </w:t>
      </w:r>
      <w:r w:rsidR="005734C9">
        <w:t>W</w:t>
      </w:r>
      <w:r>
        <w:t xml:space="preserve">heel to set Disabled to Lower </w:t>
      </w:r>
      <w:r w:rsidR="001943D9">
        <w:t>L</w:t>
      </w:r>
      <w:r>
        <w:t>imit</w:t>
      </w:r>
      <w:r w:rsidR="00914D94">
        <w:t>.</w:t>
      </w:r>
    </w:p>
    <w:p w14:paraId="507D82F7" w14:textId="77777777" w:rsidR="00EB7A72" w:rsidRDefault="00EB7A72" w:rsidP="00BE129E">
      <w:pPr>
        <w:pStyle w:val="ListParagraph"/>
        <w:widowControl/>
        <w:autoSpaceDE/>
        <w:autoSpaceDN/>
        <w:adjustRightInd/>
        <w:ind w:left="0"/>
      </w:pPr>
    </w:p>
    <w:p w14:paraId="13683E60" w14:textId="065C57FE" w:rsidR="004D3192" w:rsidRDefault="00A402D3" w:rsidP="00BE129E">
      <w:pPr>
        <w:pStyle w:val="ListParagraph"/>
        <w:widowControl/>
        <w:numPr>
          <w:ilvl w:val="3"/>
          <w:numId w:val="29"/>
        </w:numPr>
        <w:autoSpaceDE/>
        <w:autoSpaceDN/>
        <w:adjustRightInd/>
        <w:ind w:left="0" w:firstLine="0"/>
      </w:pPr>
      <w:r>
        <w:t>Drag the slider on Lower Limit to set H</w:t>
      </w:r>
      <w:r w:rsidRPr="0064702E">
        <w:t xml:space="preserve">ounsfield </w:t>
      </w:r>
      <w:r>
        <w:t xml:space="preserve">Unit (HU) threshold to </w:t>
      </w:r>
      <w:r w:rsidR="004D3192">
        <w:t>0</w:t>
      </w:r>
      <w:r w:rsidR="00914D94">
        <w:t>.</w:t>
      </w:r>
    </w:p>
    <w:p w14:paraId="14F101C2" w14:textId="77777777" w:rsidR="00EB7A72" w:rsidRDefault="00EB7A72" w:rsidP="00BE129E">
      <w:pPr>
        <w:pStyle w:val="ListParagraph"/>
        <w:widowControl/>
        <w:autoSpaceDE/>
        <w:autoSpaceDN/>
        <w:adjustRightInd/>
        <w:ind w:left="0"/>
      </w:pPr>
    </w:p>
    <w:p w14:paraId="1EEF994B" w14:textId="239FACFF" w:rsidR="004D3192" w:rsidRPr="00EB7A72" w:rsidRDefault="00A402D3" w:rsidP="00BE129E">
      <w:pPr>
        <w:pStyle w:val="ListParagraph"/>
        <w:widowControl/>
        <w:numPr>
          <w:ilvl w:val="3"/>
          <w:numId w:val="29"/>
        </w:numPr>
        <w:autoSpaceDE/>
        <w:autoSpaceDN/>
        <w:adjustRightInd/>
        <w:ind w:left="0" w:firstLine="0"/>
      </w:pPr>
      <w:r>
        <w:t xml:space="preserve">Click on the </w:t>
      </w:r>
      <w:r w:rsidRPr="004D3192">
        <w:rPr>
          <w:b/>
          <w:bCs/>
        </w:rPr>
        <w:t>Off</w:t>
      </w:r>
      <w:r>
        <w:t xml:space="preserve"> button by Upper </w:t>
      </w:r>
      <w:r w:rsidR="001943D9">
        <w:t>L</w:t>
      </w:r>
      <w:r>
        <w:t xml:space="preserve">imit to turn it to </w:t>
      </w:r>
      <w:r w:rsidRPr="004D3192">
        <w:rPr>
          <w:b/>
          <w:bCs/>
        </w:rPr>
        <w:t>O</w:t>
      </w:r>
      <w:r w:rsidR="004D3192">
        <w:rPr>
          <w:b/>
          <w:bCs/>
        </w:rPr>
        <w:t>n</w:t>
      </w:r>
      <w:r w:rsidR="00914D94" w:rsidRPr="009638CA">
        <w:t>.</w:t>
      </w:r>
    </w:p>
    <w:p w14:paraId="7B90FAB3" w14:textId="77777777" w:rsidR="00EB7A72" w:rsidRPr="00572A61" w:rsidRDefault="00EB7A72" w:rsidP="00BE129E">
      <w:pPr>
        <w:pStyle w:val="ListParagraph"/>
        <w:widowControl/>
        <w:autoSpaceDE/>
        <w:autoSpaceDN/>
        <w:adjustRightInd/>
        <w:ind w:left="0"/>
      </w:pPr>
    </w:p>
    <w:p w14:paraId="1B2BC755" w14:textId="6C8B86FB" w:rsidR="004D3192" w:rsidRDefault="00A402D3" w:rsidP="00BE129E">
      <w:pPr>
        <w:pStyle w:val="ListParagraph"/>
        <w:widowControl/>
        <w:numPr>
          <w:ilvl w:val="3"/>
          <w:numId w:val="29"/>
        </w:numPr>
        <w:autoSpaceDE/>
        <w:autoSpaceDN/>
        <w:adjustRightInd/>
        <w:ind w:left="0" w:firstLine="0"/>
      </w:pPr>
      <w:r>
        <w:t xml:space="preserve">Click on the arrows by Mouse </w:t>
      </w:r>
      <w:r w:rsidR="005734C9">
        <w:t>W</w:t>
      </w:r>
      <w:r>
        <w:t>heel to set Lower Limit to Upper Limit</w:t>
      </w:r>
      <w:r w:rsidR="00914D94">
        <w:t>.</w:t>
      </w:r>
    </w:p>
    <w:p w14:paraId="5CCE8322" w14:textId="77777777" w:rsidR="00EB7A72" w:rsidRDefault="00EB7A72" w:rsidP="00BE129E">
      <w:pPr>
        <w:pStyle w:val="ListParagraph"/>
        <w:widowControl/>
        <w:autoSpaceDE/>
        <w:autoSpaceDN/>
        <w:adjustRightInd/>
        <w:ind w:left="0"/>
      </w:pPr>
    </w:p>
    <w:p w14:paraId="581946CF" w14:textId="115574C5" w:rsidR="004D3192" w:rsidRDefault="00A402D3" w:rsidP="00BE129E">
      <w:pPr>
        <w:pStyle w:val="ListParagraph"/>
        <w:widowControl/>
        <w:numPr>
          <w:ilvl w:val="3"/>
          <w:numId w:val="29"/>
        </w:numPr>
        <w:autoSpaceDE/>
        <w:autoSpaceDN/>
        <w:adjustRightInd/>
        <w:ind w:left="0" w:firstLine="0"/>
      </w:pPr>
      <w:r>
        <w:t xml:space="preserve">Drag </w:t>
      </w:r>
      <w:r w:rsidR="001943D9">
        <w:t>the s</w:t>
      </w:r>
      <w:r>
        <w:t>lider on Upper Limit to set HU</w:t>
      </w:r>
      <w:r w:rsidR="004D3192">
        <w:t xml:space="preserve"> to include the paraspinal muscle.</w:t>
      </w:r>
    </w:p>
    <w:p w14:paraId="3A1B5C4C" w14:textId="77777777" w:rsidR="00EB7A72" w:rsidRDefault="00EB7A72" w:rsidP="00BE129E">
      <w:pPr>
        <w:pStyle w:val="ListParagraph"/>
        <w:widowControl/>
        <w:autoSpaceDE/>
        <w:autoSpaceDN/>
        <w:adjustRightInd/>
        <w:ind w:left="0"/>
      </w:pPr>
    </w:p>
    <w:p w14:paraId="6252E132" w14:textId="252ED8BA" w:rsidR="00885666" w:rsidRDefault="00885666" w:rsidP="00BE129E">
      <w:pPr>
        <w:pStyle w:val="ListParagraph"/>
        <w:widowControl/>
        <w:numPr>
          <w:ilvl w:val="3"/>
          <w:numId w:val="29"/>
        </w:numPr>
        <w:autoSpaceDE/>
        <w:autoSpaceDN/>
        <w:adjustRightInd/>
        <w:ind w:left="0" w:firstLine="0"/>
      </w:pPr>
      <w:r>
        <w:t xml:space="preserve">Begin Segmenting Paraspinal Muscle by </w:t>
      </w:r>
      <w:r w:rsidR="001943D9">
        <w:t>s</w:t>
      </w:r>
      <w:r>
        <w:t xml:space="preserve">electing </w:t>
      </w:r>
      <w:r w:rsidRPr="00F65394">
        <w:rPr>
          <w:b/>
          <w:bCs/>
        </w:rPr>
        <w:t>1</w:t>
      </w:r>
      <w:r>
        <w:t xml:space="preserve"> for Skeletal Muscle tissue (</w:t>
      </w:r>
      <w:r w:rsidRPr="009638CA">
        <w:t>SM</w:t>
      </w:r>
      <w:r>
        <w:t>)</w:t>
      </w:r>
      <w:r w:rsidR="00914D94">
        <w:t>.</w:t>
      </w:r>
      <w:r w:rsidR="00EB7A72">
        <w:t xml:space="preserve"> </w:t>
      </w:r>
      <w:r>
        <w:t xml:space="preserve">Set the brush option to </w:t>
      </w:r>
      <w:r w:rsidRPr="00EB7A72">
        <w:rPr>
          <w:b/>
          <w:bCs/>
        </w:rPr>
        <w:t>Paint</w:t>
      </w:r>
      <w:r w:rsidR="00914D94">
        <w:t>.</w:t>
      </w:r>
      <w:r w:rsidR="00EB7A72">
        <w:t xml:space="preserve"> </w:t>
      </w:r>
      <w:r>
        <w:t xml:space="preserve">Use the brush tools found directly under </w:t>
      </w:r>
      <w:r w:rsidRPr="009638CA">
        <w:rPr>
          <w:b/>
          <w:bCs/>
        </w:rPr>
        <w:t>Region Growing</w:t>
      </w:r>
      <w:r>
        <w:t xml:space="preserve"> to adjust to </w:t>
      </w:r>
      <w:r w:rsidR="001943D9">
        <w:t xml:space="preserve">the </w:t>
      </w:r>
      <w:r>
        <w:t>desired size of the brush and begin painting over the Paraspinal Muscle groups.</w:t>
      </w:r>
    </w:p>
    <w:p w14:paraId="0A6AB4FE" w14:textId="77777777" w:rsidR="00EB7A72" w:rsidRDefault="00EB7A72" w:rsidP="00BE129E">
      <w:pPr>
        <w:widowControl/>
        <w:autoSpaceDE/>
        <w:autoSpaceDN/>
        <w:adjustRightInd/>
      </w:pPr>
    </w:p>
    <w:p w14:paraId="48039807" w14:textId="6FBAC78F" w:rsidR="00EB7A72" w:rsidRDefault="00885666" w:rsidP="00BE129E">
      <w:pPr>
        <w:widowControl/>
        <w:autoSpaceDE/>
        <w:autoSpaceDN/>
        <w:adjustRightInd/>
      </w:pPr>
      <w:r>
        <w:t xml:space="preserve">NOTE: </w:t>
      </w:r>
      <w:r w:rsidR="00173AAF">
        <w:t>I</w:t>
      </w:r>
      <w:r>
        <w:t>f anything is tagged in red as muscle on fluids or organs outside the muscle fa</w:t>
      </w:r>
      <w:r w:rsidR="00383B03">
        <w:t>s</w:t>
      </w:r>
      <w:r>
        <w:t xml:space="preserve">cia, be sure to clear the tagging using the </w:t>
      </w:r>
      <w:r w:rsidR="00757DC4">
        <w:rPr>
          <w:b/>
          <w:bCs/>
        </w:rPr>
        <w:t>N</w:t>
      </w:r>
      <w:r w:rsidRPr="00885666">
        <w:rPr>
          <w:b/>
          <w:bCs/>
        </w:rPr>
        <w:t>one</w:t>
      </w:r>
      <w:r>
        <w:t xml:space="preserve"> color selection</w:t>
      </w:r>
      <w:r w:rsidR="00914D94">
        <w:t>.</w:t>
      </w:r>
    </w:p>
    <w:p w14:paraId="41E95853" w14:textId="77777777" w:rsidR="00EB7A72" w:rsidRDefault="00EB7A72" w:rsidP="00BE129E">
      <w:pPr>
        <w:widowControl/>
        <w:autoSpaceDE/>
        <w:autoSpaceDN/>
        <w:adjustRightInd/>
      </w:pPr>
    </w:p>
    <w:p w14:paraId="67BE5C63" w14:textId="2B5FD492" w:rsidR="004D3192" w:rsidRDefault="00607C0A" w:rsidP="00BE129E">
      <w:pPr>
        <w:pStyle w:val="ListParagraph"/>
        <w:widowControl/>
        <w:numPr>
          <w:ilvl w:val="2"/>
          <w:numId w:val="29"/>
        </w:numPr>
        <w:autoSpaceDE/>
        <w:autoSpaceDN/>
        <w:adjustRightInd/>
        <w:ind w:left="0" w:firstLine="0"/>
      </w:pPr>
      <w:r w:rsidRPr="009638CA">
        <w:t>Segmentation</w:t>
      </w:r>
      <w:r w:rsidR="00EF08A3" w:rsidRPr="009638CA">
        <w:t xml:space="preserve"> of remaining muscle groups</w:t>
      </w:r>
      <w:r w:rsidR="00EF08A3">
        <w:t>: Move the mouse anteriorly to linea alba. In the preview mode, adjust the Upper Limit to include linea alba. This upper limit of the intensity is then adopted for all remaining muscle groups.</w:t>
      </w:r>
    </w:p>
    <w:p w14:paraId="6F4E204C" w14:textId="77777777" w:rsidR="00EB7A72" w:rsidRDefault="00EB7A72" w:rsidP="00BE129E">
      <w:pPr>
        <w:pStyle w:val="ListParagraph"/>
        <w:widowControl/>
        <w:autoSpaceDE/>
        <w:autoSpaceDN/>
        <w:adjustRightInd/>
        <w:ind w:left="0"/>
      </w:pPr>
    </w:p>
    <w:p w14:paraId="00B59912" w14:textId="2D30F3B1" w:rsidR="00EF08A3" w:rsidRDefault="00EF08A3" w:rsidP="00BE129E">
      <w:pPr>
        <w:pStyle w:val="ListParagraph"/>
        <w:widowControl/>
        <w:numPr>
          <w:ilvl w:val="3"/>
          <w:numId w:val="29"/>
        </w:numPr>
        <w:autoSpaceDE/>
        <w:autoSpaceDN/>
        <w:adjustRightInd/>
        <w:ind w:left="0" w:firstLine="0"/>
      </w:pPr>
      <w:r>
        <w:t xml:space="preserve">Begin </w:t>
      </w:r>
      <w:r w:rsidR="00757DC4">
        <w:t>s</w:t>
      </w:r>
      <w:r>
        <w:t xml:space="preserve">egmenting by </w:t>
      </w:r>
      <w:r w:rsidR="00757DC4">
        <w:t>s</w:t>
      </w:r>
      <w:r>
        <w:t xml:space="preserve">electing </w:t>
      </w:r>
      <w:r w:rsidRPr="00F65394">
        <w:rPr>
          <w:b/>
          <w:bCs/>
        </w:rPr>
        <w:t>1</w:t>
      </w:r>
      <w:r>
        <w:t xml:space="preserve"> for Skeletal Muscle tissue (</w:t>
      </w:r>
      <w:r w:rsidRPr="009638CA">
        <w:t>SM</w:t>
      </w:r>
      <w:r>
        <w:t>)</w:t>
      </w:r>
      <w:r w:rsidR="00EB7A72">
        <w:t xml:space="preserve">. </w:t>
      </w:r>
      <w:r>
        <w:t xml:space="preserve">Set the brush option to </w:t>
      </w:r>
      <w:r w:rsidRPr="00EB7A72">
        <w:rPr>
          <w:b/>
          <w:bCs/>
        </w:rPr>
        <w:t>Paint</w:t>
      </w:r>
      <w:r w:rsidR="00914D94" w:rsidRPr="009638CA">
        <w:t>.</w:t>
      </w:r>
      <w:r>
        <w:t xml:space="preserve"> Use the brush tools found directly under Region Growing to adjust to </w:t>
      </w:r>
      <w:r w:rsidR="00757DC4">
        <w:t xml:space="preserve">the </w:t>
      </w:r>
      <w:r>
        <w:t>desired size of the brush and begin painting over the Paraspinal Muscle groups.</w:t>
      </w:r>
    </w:p>
    <w:p w14:paraId="414C2C82" w14:textId="77777777" w:rsidR="00EB7A72" w:rsidRDefault="00EB7A72" w:rsidP="00BE129E">
      <w:pPr>
        <w:pStyle w:val="ListParagraph"/>
        <w:widowControl/>
        <w:autoSpaceDE/>
        <w:autoSpaceDN/>
        <w:adjustRightInd/>
        <w:ind w:left="0"/>
      </w:pPr>
    </w:p>
    <w:p w14:paraId="3DCA6F23" w14:textId="045059E9" w:rsidR="00EB7A72" w:rsidRDefault="00EF08A3" w:rsidP="00BE129E">
      <w:pPr>
        <w:widowControl/>
        <w:autoSpaceDE/>
        <w:autoSpaceDN/>
        <w:adjustRightInd/>
      </w:pPr>
      <w:r>
        <w:t xml:space="preserve">NOTE: </w:t>
      </w:r>
      <w:r w:rsidR="00757DC4">
        <w:t>I</w:t>
      </w:r>
      <w:r>
        <w:t>f anything is tagged in red as muscle on fluids or organs outside the muscle fa</w:t>
      </w:r>
      <w:r w:rsidR="00383B03">
        <w:t>s</w:t>
      </w:r>
      <w:r>
        <w:t xml:space="preserve">cia, be sure to clear the tagging using the </w:t>
      </w:r>
      <w:r w:rsidR="00757DC4">
        <w:rPr>
          <w:b/>
          <w:bCs/>
        </w:rPr>
        <w:t>N</w:t>
      </w:r>
      <w:r w:rsidRPr="00885666">
        <w:rPr>
          <w:b/>
          <w:bCs/>
        </w:rPr>
        <w:t>one</w:t>
      </w:r>
      <w:r>
        <w:t xml:space="preserve"> color selection</w:t>
      </w:r>
      <w:r w:rsidR="00914D94">
        <w:t>.</w:t>
      </w:r>
    </w:p>
    <w:p w14:paraId="4CE5F8AA" w14:textId="77777777" w:rsidR="00EB7A72" w:rsidRDefault="00EB7A72" w:rsidP="00BE129E">
      <w:pPr>
        <w:widowControl/>
        <w:autoSpaceDE/>
        <w:autoSpaceDN/>
        <w:adjustRightInd/>
      </w:pPr>
    </w:p>
    <w:p w14:paraId="2BB66581" w14:textId="286BE022" w:rsidR="00EF08A3" w:rsidRDefault="00EF08A3" w:rsidP="00BE129E">
      <w:pPr>
        <w:pStyle w:val="ListParagraph"/>
        <w:widowControl/>
        <w:numPr>
          <w:ilvl w:val="1"/>
          <w:numId w:val="29"/>
        </w:numPr>
        <w:autoSpaceDE/>
        <w:autoSpaceDN/>
        <w:adjustRightInd/>
        <w:ind w:left="0" w:firstLine="0"/>
      </w:pPr>
      <w:r>
        <w:t xml:space="preserve"> When finished tagging tissues</w:t>
      </w:r>
      <w:r w:rsidR="00757DC4">
        <w:t>,</w:t>
      </w:r>
      <w:r>
        <w:t xml:space="preserve"> go </w:t>
      </w:r>
      <w:r w:rsidRPr="00572A61">
        <w:rPr>
          <w:b/>
          <w:bCs/>
        </w:rPr>
        <w:t>to Tools</w:t>
      </w:r>
      <w:r w:rsidR="00EB7A72">
        <w:rPr>
          <w:b/>
          <w:bCs/>
        </w:rPr>
        <w:t xml:space="preserve"> | </w:t>
      </w:r>
      <w:r w:rsidRPr="00572A61">
        <w:rPr>
          <w:b/>
          <w:bCs/>
        </w:rPr>
        <w:t>Tag Surface/Volume</w:t>
      </w:r>
      <w:r w:rsidR="00BE129E" w:rsidRPr="009638CA">
        <w:t xml:space="preserve">. </w:t>
      </w:r>
      <w:r>
        <w:t xml:space="preserve">This will display the </w:t>
      </w:r>
      <w:r w:rsidR="00757DC4">
        <w:t>s</w:t>
      </w:r>
      <w:r>
        <w:t>urface area and volume of each of the tissues tagged, typically the interest is in the surface area</w:t>
      </w:r>
      <w:r w:rsidR="00BE129E">
        <w:t>.</w:t>
      </w:r>
    </w:p>
    <w:p w14:paraId="3AAB57DD" w14:textId="77777777" w:rsidR="00BE129E" w:rsidRPr="00BE129E" w:rsidRDefault="00BE129E" w:rsidP="00BE129E">
      <w:pPr>
        <w:pStyle w:val="ListParagraph"/>
        <w:widowControl/>
        <w:autoSpaceDE/>
        <w:autoSpaceDN/>
        <w:adjustRightInd/>
        <w:ind w:left="0"/>
        <w:rPr>
          <w:b/>
          <w:bCs/>
        </w:rPr>
      </w:pPr>
    </w:p>
    <w:p w14:paraId="0D8206F8" w14:textId="024F2CED" w:rsidR="00EF08A3" w:rsidRPr="00BE129E" w:rsidRDefault="00EF08A3" w:rsidP="00BE129E">
      <w:pPr>
        <w:pStyle w:val="ListParagraph"/>
        <w:widowControl/>
        <w:numPr>
          <w:ilvl w:val="1"/>
          <w:numId w:val="29"/>
        </w:numPr>
        <w:autoSpaceDE/>
        <w:autoSpaceDN/>
        <w:adjustRightInd/>
        <w:ind w:left="0" w:firstLine="0"/>
        <w:rPr>
          <w:b/>
          <w:bCs/>
        </w:rPr>
      </w:pPr>
      <w:r>
        <w:t>Click</w:t>
      </w:r>
      <w:r w:rsidR="00757DC4">
        <w:t xml:space="preserve"> on</w:t>
      </w:r>
      <w:r>
        <w:t xml:space="preserve"> </w:t>
      </w:r>
      <w:r w:rsidRPr="00572A61">
        <w:rPr>
          <w:b/>
          <w:bCs/>
        </w:rPr>
        <w:t xml:space="preserve">Display in Window </w:t>
      </w:r>
      <w:r>
        <w:t xml:space="preserve">to fully open the </w:t>
      </w:r>
      <w:r w:rsidRPr="009638CA">
        <w:rPr>
          <w:b/>
          <w:bCs/>
        </w:rPr>
        <w:t xml:space="preserve">Tag </w:t>
      </w:r>
      <w:r w:rsidRPr="00572A61">
        <w:rPr>
          <w:b/>
          <w:bCs/>
        </w:rPr>
        <w:t>Surface/Volume</w:t>
      </w:r>
      <w:r w:rsidRPr="009638CA">
        <w:t xml:space="preserve"> window</w:t>
      </w:r>
      <w:r w:rsidR="00BE129E" w:rsidRPr="009638CA">
        <w:t xml:space="preserve">. </w:t>
      </w:r>
      <w:r>
        <w:t>This will also display HU values</w:t>
      </w:r>
      <w:r w:rsidR="00BE129E">
        <w:t>.</w:t>
      </w:r>
    </w:p>
    <w:p w14:paraId="7C3424F3" w14:textId="77777777" w:rsidR="00BE129E" w:rsidRDefault="00BE129E" w:rsidP="00BE129E">
      <w:pPr>
        <w:pStyle w:val="ListParagraph"/>
        <w:widowControl/>
        <w:autoSpaceDE/>
        <w:autoSpaceDN/>
        <w:adjustRightInd/>
        <w:ind w:left="0"/>
      </w:pPr>
    </w:p>
    <w:p w14:paraId="5052154F" w14:textId="4D824B12" w:rsidR="00EF08A3" w:rsidRDefault="00EF08A3" w:rsidP="00BE129E">
      <w:pPr>
        <w:pStyle w:val="ListParagraph"/>
        <w:widowControl/>
        <w:numPr>
          <w:ilvl w:val="1"/>
          <w:numId w:val="29"/>
        </w:numPr>
        <w:autoSpaceDE/>
        <w:autoSpaceDN/>
        <w:adjustRightInd/>
        <w:ind w:left="0" w:firstLine="0"/>
      </w:pPr>
      <w:r>
        <w:t>Record the surface area and HU threshold values.</w:t>
      </w:r>
    </w:p>
    <w:p w14:paraId="13F2DD87" w14:textId="77777777" w:rsidR="00BE129E" w:rsidRDefault="00BE129E" w:rsidP="00BE129E">
      <w:pPr>
        <w:pStyle w:val="ListParagraph"/>
        <w:widowControl/>
        <w:autoSpaceDE/>
        <w:autoSpaceDN/>
        <w:adjustRightInd/>
        <w:ind w:left="0"/>
      </w:pPr>
    </w:p>
    <w:p w14:paraId="780860E5" w14:textId="3316905C" w:rsidR="00EF08A3" w:rsidRDefault="00EF08A3" w:rsidP="00BE129E">
      <w:pPr>
        <w:pStyle w:val="ListParagraph"/>
        <w:widowControl/>
        <w:autoSpaceDE/>
        <w:autoSpaceDN/>
        <w:adjustRightInd/>
        <w:ind w:left="0"/>
      </w:pPr>
      <w:r>
        <w:t xml:space="preserve">NOTE: </w:t>
      </w:r>
      <w:r w:rsidR="00173AAF">
        <w:t>I</w:t>
      </w:r>
      <w:r>
        <w:t xml:space="preserve">f the </w:t>
      </w:r>
      <w:r w:rsidRPr="00572A61">
        <w:rPr>
          <w:b/>
          <w:bCs/>
        </w:rPr>
        <w:t>Tag Surface/Volume</w:t>
      </w:r>
      <w:r>
        <w:t xml:space="preserve"> window does not appear in the bottom left of the screen, it may be because there is not enough room to display it. In this case</w:t>
      </w:r>
      <w:r w:rsidR="00757DC4">
        <w:t>,</w:t>
      </w:r>
      <w:r>
        <w:t xml:space="preserve"> be sure the Slice-O-Matic window is maximized and then select </w:t>
      </w:r>
      <w:r w:rsidRPr="00BE129E">
        <w:rPr>
          <w:b/>
          <w:bCs/>
        </w:rPr>
        <w:t>Tools</w:t>
      </w:r>
      <w:r w:rsidR="00EB7A72" w:rsidRPr="00BE129E">
        <w:rPr>
          <w:b/>
          <w:bCs/>
        </w:rPr>
        <w:t xml:space="preserve"> | </w:t>
      </w:r>
      <w:r w:rsidRPr="00BE129E">
        <w:rPr>
          <w:b/>
          <w:bCs/>
        </w:rPr>
        <w:t>Tag Lock</w:t>
      </w:r>
      <w:r>
        <w:t xml:space="preserve"> to remove the </w:t>
      </w:r>
      <w:r w:rsidRPr="009638CA">
        <w:rPr>
          <w:b/>
          <w:bCs/>
        </w:rPr>
        <w:t>Tag Lock</w:t>
      </w:r>
      <w:r>
        <w:t xml:space="preserve"> window. This should make enough space to display the </w:t>
      </w:r>
      <w:r w:rsidRPr="00BE129E">
        <w:rPr>
          <w:b/>
          <w:bCs/>
        </w:rPr>
        <w:t>Tag Surface/Volume</w:t>
      </w:r>
      <w:r>
        <w:t xml:space="preserve"> window</w:t>
      </w:r>
      <w:r w:rsidR="00914D94">
        <w:t>.</w:t>
      </w:r>
    </w:p>
    <w:p w14:paraId="28F9C553" w14:textId="77777777" w:rsidR="00BE129E" w:rsidRDefault="00BE129E" w:rsidP="00BE129E">
      <w:pPr>
        <w:pStyle w:val="ListParagraph"/>
        <w:widowControl/>
        <w:autoSpaceDE/>
        <w:autoSpaceDN/>
        <w:adjustRightInd/>
        <w:ind w:left="0"/>
      </w:pPr>
    </w:p>
    <w:p w14:paraId="24C21BB1" w14:textId="48538DBA" w:rsidR="00A402D3" w:rsidRDefault="00EF08A3" w:rsidP="00BE129E">
      <w:pPr>
        <w:pStyle w:val="ListParagraph"/>
        <w:widowControl/>
        <w:numPr>
          <w:ilvl w:val="1"/>
          <w:numId w:val="29"/>
        </w:numPr>
        <w:autoSpaceDE/>
        <w:autoSpaceDN/>
        <w:adjustRightInd/>
        <w:ind w:left="0" w:firstLine="0"/>
      </w:pPr>
      <w:r>
        <w:t xml:space="preserve">When complete, go to </w:t>
      </w:r>
      <w:r w:rsidRPr="00572A61">
        <w:rPr>
          <w:b/>
          <w:bCs/>
        </w:rPr>
        <w:t>File</w:t>
      </w:r>
      <w:r w:rsidR="00EB7A72">
        <w:rPr>
          <w:b/>
          <w:bCs/>
        </w:rPr>
        <w:t xml:space="preserve"> | </w:t>
      </w:r>
      <w:r w:rsidRPr="00572A61">
        <w:rPr>
          <w:b/>
          <w:bCs/>
        </w:rPr>
        <w:t>Save TAG Files</w:t>
      </w:r>
      <w:r w:rsidR="00BE129E">
        <w:rPr>
          <w:b/>
          <w:bCs/>
        </w:rPr>
        <w:t xml:space="preserve">. </w:t>
      </w:r>
      <w:r>
        <w:t>This will save a TAG file where the DICOM file is located</w:t>
      </w:r>
      <w:r w:rsidR="00BE129E">
        <w:t>.</w:t>
      </w:r>
    </w:p>
    <w:p w14:paraId="1F9D2DC3" w14:textId="77777777" w:rsidR="00A402D3" w:rsidRDefault="00A402D3" w:rsidP="00BE129E"/>
    <w:p w14:paraId="04627CD1" w14:textId="535B5AB6" w:rsidR="00E67951" w:rsidRPr="00BE129E" w:rsidRDefault="00E67951" w:rsidP="00BE129E">
      <w:pPr>
        <w:pStyle w:val="ListParagraph"/>
        <w:numPr>
          <w:ilvl w:val="0"/>
          <w:numId w:val="29"/>
        </w:numPr>
        <w:ind w:left="0" w:firstLine="0"/>
        <w:rPr>
          <w:b/>
          <w:bCs/>
        </w:rPr>
      </w:pPr>
      <w:r w:rsidRPr="00BE129E">
        <w:rPr>
          <w:b/>
          <w:bCs/>
        </w:rPr>
        <w:t>Linear Measurement</w:t>
      </w:r>
      <w:r w:rsidR="002C3D43" w:rsidRPr="00BE129E">
        <w:rPr>
          <w:b/>
          <w:bCs/>
        </w:rPr>
        <w:t xml:space="preserve"> for CT and MRI</w:t>
      </w:r>
    </w:p>
    <w:p w14:paraId="7176C54F" w14:textId="77777777" w:rsidR="00BE129E" w:rsidRDefault="00BE129E" w:rsidP="00BE129E">
      <w:pPr>
        <w:pStyle w:val="ListParagraph"/>
        <w:widowControl/>
        <w:autoSpaceDE/>
        <w:autoSpaceDN/>
        <w:adjustRightInd/>
        <w:ind w:left="0"/>
      </w:pPr>
    </w:p>
    <w:p w14:paraId="7770CE15" w14:textId="41695F80" w:rsidR="003C5A56" w:rsidRDefault="003C5A56" w:rsidP="00BE129E">
      <w:pPr>
        <w:pStyle w:val="ListParagraph"/>
        <w:widowControl/>
        <w:numPr>
          <w:ilvl w:val="1"/>
          <w:numId w:val="29"/>
        </w:numPr>
        <w:autoSpaceDE/>
        <w:autoSpaceDN/>
        <w:adjustRightInd/>
        <w:ind w:left="0" w:firstLine="0"/>
      </w:pPr>
      <w:r>
        <w:t>Obtain the axial CT or MRI DICOM image</w:t>
      </w:r>
      <w:r w:rsidR="00BE129E">
        <w:t>.</w:t>
      </w:r>
    </w:p>
    <w:p w14:paraId="1ED71484" w14:textId="77777777" w:rsidR="00BE129E" w:rsidRDefault="00BE129E" w:rsidP="00BE129E">
      <w:pPr>
        <w:pStyle w:val="ListParagraph"/>
        <w:widowControl/>
        <w:autoSpaceDE/>
        <w:autoSpaceDN/>
        <w:adjustRightInd/>
        <w:ind w:left="0"/>
      </w:pPr>
    </w:p>
    <w:p w14:paraId="2B5BC940" w14:textId="78A44B2B" w:rsidR="00E67951" w:rsidRDefault="00E67951" w:rsidP="00BE129E">
      <w:pPr>
        <w:pStyle w:val="ListParagraph"/>
        <w:widowControl/>
        <w:numPr>
          <w:ilvl w:val="2"/>
          <w:numId w:val="29"/>
        </w:numPr>
        <w:autoSpaceDE/>
        <w:autoSpaceDN/>
        <w:adjustRightInd/>
        <w:ind w:left="0" w:firstLine="0"/>
      </w:pPr>
      <w:r>
        <w:t>In the image viewer, identify the L3 vertebra</w:t>
      </w:r>
      <w:r w:rsidR="00173AAF">
        <w:t>.</w:t>
      </w:r>
    </w:p>
    <w:p w14:paraId="76B7D64D" w14:textId="77777777" w:rsidR="00BE129E" w:rsidRDefault="00BE129E" w:rsidP="00BE129E">
      <w:pPr>
        <w:pStyle w:val="ListParagraph"/>
        <w:widowControl/>
        <w:autoSpaceDE/>
        <w:autoSpaceDN/>
        <w:adjustRightInd/>
        <w:ind w:left="0"/>
      </w:pPr>
    </w:p>
    <w:p w14:paraId="7B4464B4" w14:textId="03ACDEBC" w:rsidR="00E67951" w:rsidRDefault="00ED0802" w:rsidP="00BE129E">
      <w:pPr>
        <w:pStyle w:val="ListParagraph"/>
        <w:widowControl/>
        <w:numPr>
          <w:ilvl w:val="3"/>
          <w:numId w:val="29"/>
        </w:numPr>
        <w:autoSpaceDE/>
        <w:autoSpaceDN/>
        <w:adjustRightInd/>
        <w:ind w:left="0" w:firstLine="0"/>
      </w:pPr>
      <w:r>
        <w:t>If possible, s</w:t>
      </w:r>
      <w:r w:rsidR="00E67951">
        <w:t xml:space="preserve">elect </w:t>
      </w:r>
      <w:r w:rsidR="00757DC4">
        <w:t>two</w:t>
      </w:r>
      <w:r w:rsidR="00E67951">
        <w:t xml:space="preserve"> horizontal window view</w:t>
      </w:r>
      <w:r w:rsidR="00757DC4">
        <w:t>s</w:t>
      </w:r>
      <w:r w:rsidR="00E67951">
        <w:t>, and select coronal or sagittal view on the left for reference, and axial view on the right</w:t>
      </w:r>
      <w:r w:rsidR="00173AAF">
        <w:t>.</w:t>
      </w:r>
    </w:p>
    <w:p w14:paraId="13E37AFC" w14:textId="77777777" w:rsidR="00BE129E" w:rsidRDefault="00BE129E" w:rsidP="00BE129E">
      <w:pPr>
        <w:pStyle w:val="ListParagraph"/>
        <w:widowControl/>
        <w:autoSpaceDE/>
        <w:autoSpaceDN/>
        <w:adjustRightInd/>
        <w:ind w:left="0"/>
      </w:pPr>
    </w:p>
    <w:p w14:paraId="09D84009" w14:textId="2ED7AD70" w:rsidR="00E67951" w:rsidRDefault="00E67951" w:rsidP="00BE129E">
      <w:pPr>
        <w:pStyle w:val="ListParagraph"/>
        <w:widowControl/>
        <w:numPr>
          <w:ilvl w:val="3"/>
          <w:numId w:val="29"/>
        </w:numPr>
        <w:autoSpaceDE/>
        <w:autoSpaceDN/>
        <w:adjustRightInd/>
        <w:ind w:left="0" w:firstLine="0"/>
      </w:pPr>
      <w:r>
        <w:t>Click</w:t>
      </w:r>
      <w:r w:rsidR="009F3A90">
        <w:t xml:space="preserve"> on</w:t>
      </w:r>
      <w:r>
        <w:t xml:space="preserve"> </w:t>
      </w:r>
      <w:r w:rsidR="009F3A90">
        <w:rPr>
          <w:b/>
          <w:bCs/>
        </w:rPr>
        <w:t>C</w:t>
      </w:r>
      <w:r w:rsidRPr="00BE129E">
        <w:rPr>
          <w:b/>
          <w:bCs/>
        </w:rPr>
        <w:t xml:space="preserve">ross </w:t>
      </w:r>
      <w:r w:rsidR="009F3A90">
        <w:rPr>
          <w:b/>
          <w:bCs/>
        </w:rPr>
        <w:t>L</w:t>
      </w:r>
      <w:r w:rsidRPr="00BE129E">
        <w:rPr>
          <w:b/>
          <w:bCs/>
        </w:rPr>
        <w:t>ink</w:t>
      </w:r>
      <w:r>
        <w:t xml:space="preserve"> to link the left and right windows</w:t>
      </w:r>
      <w:r w:rsidR="00173AAF">
        <w:t>.</w:t>
      </w:r>
    </w:p>
    <w:p w14:paraId="5C171127" w14:textId="77777777" w:rsidR="00BE129E" w:rsidRDefault="00BE129E" w:rsidP="00BE129E">
      <w:pPr>
        <w:pStyle w:val="ListParagraph"/>
        <w:widowControl/>
        <w:autoSpaceDE/>
        <w:autoSpaceDN/>
        <w:adjustRightInd/>
        <w:ind w:left="0"/>
      </w:pPr>
    </w:p>
    <w:p w14:paraId="481D4973" w14:textId="1F0477FD" w:rsidR="00E67951" w:rsidRDefault="00E67951" w:rsidP="00BE129E">
      <w:pPr>
        <w:pStyle w:val="ListParagraph"/>
        <w:widowControl/>
        <w:numPr>
          <w:ilvl w:val="3"/>
          <w:numId w:val="29"/>
        </w:numPr>
        <w:autoSpaceDE/>
        <w:autoSpaceDN/>
        <w:adjustRightInd/>
        <w:ind w:left="0" w:firstLine="0"/>
      </w:pPr>
      <w:r>
        <w:t>Scroll down the images from cranial to caudal direction. Identify L1 vertebra, which is the first vertebra without a rib attachment.</w:t>
      </w:r>
    </w:p>
    <w:p w14:paraId="097BF5D6" w14:textId="77777777" w:rsidR="00BE129E" w:rsidRDefault="00BE129E" w:rsidP="00BE129E">
      <w:pPr>
        <w:pStyle w:val="ListParagraph"/>
        <w:widowControl/>
        <w:autoSpaceDE/>
        <w:autoSpaceDN/>
        <w:adjustRightInd/>
        <w:ind w:left="0"/>
      </w:pPr>
    </w:p>
    <w:p w14:paraId="269792C0" w14:textId="70205A4A" w:rsidR="00E67951" w:rsidRDefault="00E67951" w:rsidP="00BE129E">
      <w:pPr>
        <w:pStyle w:val="ListParagraph"/>
        <w:widowControl/>
        <w:numPr>
          <w:ilvl w:val="3"/>
          <w:numId w:val="29"/>
        </w:numPr>
        <w:autoSpaceDE/>
        <w:autoSpaceDN/>
        <w:adjustRightInd/>
        <w:ind w:left="0" w:firstLine="0"/>
      </w:pPr>
      <w:r>
        <w:t>Count from L1 to L3 and use the coronal or sagittal view to identify the slice of the middle of L3</w:t>
      </w:r>
      <w:r w:rsidR="002F56BE">
        <w:t>, as identified by the point at which both transverse processes are equally identified.</w:t>
      </w:r>
    </w:p>
    <w:p w14:paraId="464DCBA6" w14:textId="77777777" w:rsidR="00BE129E" w:rsidRDefault="00BE129E" w:rsidP="00BE129E">
      <w:pPr>
        <w:widowControl/>
        <w:autoSpaceDE/>
        <w:autoSpaceDN/>
        <w:adjustRightInd/>
      </w:pPr>
    </w:p>
    <w:p w14:paraId="219D067D" w14:textId="3E83221C" w:rsidR="00BE129E" w:rsidRDefault="00A965A3" w:rsidP="00BE129E">
      <w:pPr>
        <w:pStyle w:val="ListParagraph"/>
        <w:widowControl/>
        <w:autoSpaceDE/>
        <w:autoSpaceDN/>
        <w:adjustRightInd/>
        <w:ind w:left="0"/>
      </w:pPr>
      <w:r>
        <w:t>NOTE</w:t>
      </w:r>
      <w:r w:rsidR="00E67951">
        <w:t>:</w:t>
      </w:r>
      <w:r w:rsidR="00B85B94">
        <w:t xml:space="preserve"> </w:t>
      </w:r>
      <w:bookmarkStart w:id="3" w:name="_Hlk55762746"/>
      <w:r w:rsidR="006051B7">
        <w:t xml:space="preserve">Step </w:t>
      </w:r>
      <w:r w:rsidR="00645901">
        <w:t>3.</w:t>
      </w:r>
      <w:r w:rsidR="006051B7">
        <w:t>1 is a pre-processing step and is listed here to demonstrate how to obtain an L3 image. If the researcher already has an L3 image,</w:t>
      </w:r>
      <w:r w:rsidR="00E4486E">
        <w:t xml:space="preserve"> they</w:t>
      </w:r>
      <w:r w:rsidR="006051B7">
        <w:t xml:space="preserve"> can go to step </w:t>
      </w:r>
      <w:r w:rsidR="00BE129E">
        <w:t>3.</w:t>
      </w:r>
      <w:r w:rsidR="006051B7">
        <w:t>2.</w:t>
      </w:r>
      <w:bookmarkEnd w:id="3"/>
      <w:r w:rsidR="00BE129E">
        <w:t xml:space="preserve"> </w:t>
      </w:r>
      <w:r w:rsidR="00FB050B">
        <w:t xml:space="preserve">If the image viewer does not enable cross-referencing, the researcher can skip </w:t>
      </w:r>
      <w:r w:rsidR="00BE129E">
        <w:t>3.</w:t>
      </w:r>
      <w:r w:rsidR="00FB050B">
        <w:t xml:space="preserve">1.1.1 to </w:t>
      </w:r>
      <w:r w:rsidR="00BE129E">
        <w:t>3.</w:t>
      </w:r>
      <w:r w:rsidR="00FB050B">
        <w:t>1.1.2.</w:t>
      </w:r>
      <w:r w:rsidR="00B85B94">
        <w:t xml:space="preserve"> </w:t>
      </w:r>
      <w:r w:rsidR="00E67951">
        <w:t xml:space="preserve">If the imaging does not include the thoracic region, identify L5, which is anterior to </w:t>
      </w:r>
      <w:r w:rsidR="00E67951" w:rsidRPr="008D3AE0">
        <w:t>sacrum</w:t>
      </w:r>
      <w:r w:rsidR="00E67951">
        <w:t>, and count from L5 to L3</w:t>
      </w:r>
      <w:r w:rsidR="00173AAF">
        <w:t>.</w:t>
      </w:r>
    </w:p>
    <w:p w14:paraId="4AE290C9" w14:textId="77777777" w:rsidR="00BE129E" w:rsidRDefault="00BE129E" w:rsidP="00BE129E">
      <w:pPr>
        <w:pStyle w:val="ListParagraph"/>
        <w:widowControl/>
        <w:autoSpaceDE/>
        <w:autoSpaceDN/>
        <w:adjustRightInd/>
        <w:ind w:left="0"/>
      </w:pPr>
    </w:p>
    <w:p w14:paraId="47042A69" w14:textId="0757589B" w:rsidR="00E67951" w:rsidRDefault="00E67951" w:rsidP="00BE129E">
      <w:pPr>
        <w:pStyle w:val="ListParagraph"/>
        <w:widowControl/>
        <w:numPr>
          <w:ilvl w:val="1"/>
          <w:numId w:val="29"/>
        </w:numPr>
        <w:autoSpaceDE/>
        <w:autoSpaceDN/>
        <w:adjustRightInd/>
        <w:ind w:left="0" w:firstLine="0"/>
      </w:pPr>
      <w:r>
        <w:t>Import the image into a medical imaging viewer and open it</w:t>
      </w:r>
      <w:r w:rsidR="00757DC4">
        <w:t>.</w:t>
      </w:r>
    </w:p>
    <w:p w14:paraId="5084D043" w14:textId="77777777" w:rsidR="00BE129E" w:rsidRDefault="00BE129E" w:rsidP="00BE129E">
      <w:pPr>
        <w:pStyle w:val="ListParagraph"/>
        <w:widowControl/>
        <w:autoSpaceDE/>
        <w:autoSpaceDN/>
        <w:adjustRightInd/>
        <w:ind w:left="0"/>
      </w:pPr>
    </w:p>
    <w:p w14:paraId="05DBCB66" w14:textId="2434C1AB" w:rsidR="00E67951" w:rsidRDefault="00E67951" w:rsidP="00BE129E">
      <w:pPr>
        <w:pStyle w:val="ListParagraph"/>
        <w:widowControl/>
        <w:numPr>
          <w:ilvl w:val="2"/>
          <w:numId w:val="29"/>
        </w:numPr>
        <w:autoSpaceDE/>
        <w:autoSpaceDN/>
        <w:adjustRightInd/>
        <w:ind w:left="0" w:firstLine="0"/>
      </w:pPr>
      <w:r>
        <w:lastRenderedPageBreak/>
        <w:t>For Horos: open the app and click</w:t>
      </w:r>
      <w:r w:rsidR="00757DC4">
        <w:t xml:space="preserve"> on</w:t>
      </w:r>
      <w:r>
        <w:t xml:space="preserve"> </w:t>
      </w:r>
      <w:r w:rsidR="00757DC4">
        <w:rPr>
          <w:b/>
          <w:bCs/>
        </w:rPr>
        <w:t>I</w:t>
      </w:r>
      <w:r w:rsidRPr="00BE129E">
        <w:rPr>
          <w:b/>
          <w:bCs/>
        </w:rPr>
        <w:t>mport</w:t>
      </w:r>
      <w:r w:rsidR="00173AAF">
        <w:t>.</w:t>
      </w:r>
    </w:p>
    <w:p w14:paraId="2DE41896" w14:textId="77777777" w:rsidR="00BE129E" w:rsidRDefault="00BE129E" w:rsidP="00BE129E">
      <w:pPr>
        <w:pStyle w:val="ListParagraph"/>
        <w:widowControl/>
        <w:autoSpaceDE/>
        <w:autoSpaceDN/>
        <w:adjustRightInd/>
        <w:ind w:left="0"/>
      </w:pPr>
    </w:p>
    <w:p w14:paraId="70B4B019" w14:textId="19E10A21" w:rsidR="00E67951" w:rsidRDefault="00E67951" w:rsidP="00BE129E">
      <w:pPr>
        <w:pStyle w:val="ListParagraph"/>
        <w:widowControl/>
        <w:numPr>
          <w:ilvl w:val="2"/>
          <w:numId w:val="29"/>
        </w:numPr>
        <w:autoSpaceDE/>
        <w:autoSpaceDN/>
        <w:adjustRightInd/>
        <w:ind w:left="0" w:firstLine="0"/>
      </w:pPr>
      <w:r>
        <w:t>Navigate to where the DICOM image is located, select it and click</w:t>
      </w:r>
      <w:r w:rsidR="00757DC4">
        <w:t xml:space="preserve"> on</w:t>
      </w:r>
      <w:r>
        <w:t xml:space="preserve"> </w:t>
      </w:r>
      <w:r w:rsidR="005734C9">
        <w:rPr>
          <w:b/>
          <w:bCs/>
        </w:rPr>
        <w:t>O</w:t>
      </w:r>
      <w:r w:rsidRPr="00BE129E">
        <w:rPr>
          <w:b/>
          <w:bCs/>
        </w:rPr>
        <w:t>pen</w:t>
      </w:r>
      <w:r w:rsidR="00173AAF">
        <w:t>.</w:t>
      </w:r>
      <w:r w:rsidR="00BE129E">
        <w:t xml:space="preserve"> </w:t>
      </w:r>
      <w:r>
        <w:t>The file and image should appear under the Patient Name list</w:t>
      </w:r>
      <w:r w:rsidR="00173AAF">
        <w:t>.</w:t>
      </w:r>
    </w:p>
    <w:p w14:paraId="415A0566" w14:textId="77777777" w:rsidR="00BE129E" w:rsidRDefault="00BE129E" w:rsidP="00BE129E">
      <w:pPr>
        <w:widowControl/>
        <w:autoSpaceDE/>
        <w:autoSpaceDN/>
        <w:adjustRightInd/>
      </w:pPr>
    </w:p>
    <w:p w14:paraId="5ED4B175" w14:textId="264296D3" w:rsidR="00E67951" w:rsidRDefault="00E67951" w:rsidP="00BE129E">
      <w:pPr>
        <w:pStyle w:val="ListParagraph"/>
        <w:widowControl/>
        <w:numPr>
          <w:ilvl w:val="2"/>
          <w:numId w:val="29"/>
        </w:numPr>
        <w:autoSpaceDE/>
        <w:autoSpaceDN/>
        <w:adjustRightInd/>
        <w:ind w:left="0" w:firstLine="0"/>
      </w:pPr>
      <w:r>
        <w:t xml:space="preserve">Double click on </w:t>
      </w:r>
      <w:r w:rsidR="00757DC4" w:rsidRPr="009638CA">
        <w:rPr>
          <w:b/>
          <w:bCs/>
        </w:rPr>
        <w:t>P</w:t>
      </w:r>
      <w:r w:rsidRPr="009638CA">
        <w:rPr>
          <w:b/>
          <w:bCs/>
        </w:rPr>
        <w:t xml:space="preserve">atient </w:t>
      </w:r>
      <w:r w:rsidR="00757DC4" w:rsidRPr="009638CA">
        <w:rPr>
          <w:b/>
          <w:bCs/>
        </w:rPr>
        <w:t>N</w:t>
      </w:r>
      <w:r w:rsidRPr="009638CA">
        <w:rPr>
          <w:b/>
          <w:bCs/>
        </w:rPr>
        <w:t>ame</w:t>
      </w:r>
      <w:r>
        <w:t>, then double click on the image to begin linear segmentation</w:t>
      </w:r>
      <w:r w:rsidR="00173AAF">
        <w:t>.</w:t>
      </w:r>
    </w:p>
    <w:p w14:paraId="693D4A10" w14:textId="77777777" w:rsidR="00BE129E" w:rsidRDefault="00BE129E" w:rsidP="00BE129E">
      <w:pPr>
        <w:widowControl/>
        <w:autoSpaceDE/>
        <w:autoSpaceDN/>
        <w:adjustRightInd/>
      </w:pPr>
    </w:p>
    <w:p w14:paraId="20A8B171" w14:textId="7A4B8BC9" w:rsidR="00E67951" w:rsidRDefault="00E67951" w:rsidP="00BE129E">
      <w:pPr>
        <w:pStyle w:val="ListParagraph"/>
        <w:widowControl/>
        <w:numPr>
          <w:ilvl w:val="1"/>
          <w:numId w:val="29"/>
        </w:numPr>
        <w:autoSpaceDE/>
        <w:autoSpaceDN/>
        <w:adjustRightInd/>
        <w:ind w:left="0" w:firstLine="0"/>
      </w:pPr>
      <w:r>
        <w:t>Identify the psoas muscles and the paraspinal muscles</w:t>
      </w:r>
      <w:r w:rsidR="00BE129E">
        <w:t>.</w:t>
      </w:r>
    </w:p>
    <w:p w14:paraId="3F3E91C9" w14:textId="77777777" w:rsidR="00BE129E" w:rsidRDefault="00BE129E" w:rsidP="00BE129E">
      <w:pPr>
        <w:pStyle w:val="ListParagraph"/>
        <w:widowControl/>
        <w:autoSpaceDE/>
        <w:autoSpaceDN/>
        <w:adjustRightInd/>
        <w:ind w:left="0"/>
      </w:pPr>
    </w:p>
    <w:p w14:paraId="02AC1106" w14:textId="4E5C9347" w:rsidR="00E67951" w:rsidRDefault="00E67951" w:rsidP="00BE129E">
      <w:pPr>
        <w:pStyle w:val="ListParagraph"/>
        <w:widowControl/>
        <w:numPr>
          <w:ilvl w:val="1"/>
          <w:numId w:val="29"/>
        </w:numPr>
        <w:autoSpaceDE/>
        <w:autoSpaceDN/>
        <w:adjustRightInd/>
        <w:ind w:left="0" w:firstLine="0"/>
      </w:pPr>
      <w:r>
        <w:t>Select the ruler tool and measure the horizontal</w:t>
      </w:r>
      <w:r w:rsidR="00117E43">
        <w:t xml:space="preserve"> (180˚)</w:t>
      </w:r>
      <w:r>
        <w:t xml:space="preserve"> and vertical </w:t>
      </w:r>
      <w:r w:rsidR="00117E43">
        <w:t xml:space="preserve">(90˚) </w:t>
      </w:r>
      <w:r w:rsidR="002F56BE">
        <w:t xml:space="preserve">diameters </w:t>
      </w:r>
      <w:r>
        <w:t>of the four muscles mentioned above</w:t>
      </w:r>
      <w:r w:rsidR="00BE129E">
        <w:t>.</w:t>
      </w:r>
    </w:p>
    <w:p w14:paraId="508AD98B" w14:textId="77777777" w:rsidR="00BE129E" w:rsidRDefault="00BE129E" w:rsidP="00BE129E">
      <w:pPr>
        <w:widowControl/>
        <w:autoSpaceDE/>
        <w:autoSpaceDN/>
        <w:adjustRightInd/>
      </w:pPr>
    </w:p>
    <w:p w14:paraId="392F82E1" w14:textId="35A4A525" w:rsidR="00E67951" w:rsidRDefault="00E67951" w:rsidP="00BE129E">
      <w:pPr>
        <w:widowControl/>
        <w:autoSpaceDE/>
        <w:autoSpaceDN/>
        <w:adjustRightInd/>
      </w:pPr>
      <w:r>
        <w:t xml:space="preserve">NOTE: </w:t>
      </w:r>
      <w:r w:rsidR="00757DC4">
        <w:t>T</w:t>
      </w:r>
      <w:r>
        <w:t>he lines must be horizontal and vertical to the image, not diagonal</w:t>
      </w:r>
      <w:r w:rsidR="002076CD">
        <w:t>.</w:t>
      </w:r>
      <w:r w:rsidR="00BB6CB5">
        <w:t xml:space="preserve"> T</w:t>
      </w:r>
      <w:r>
        <w:t>he horizontal and vertical lines drawn should create a rectangular box that encompass</w:t>
      </w:r>
      <w:r w:rsidR="00757DC4">
        <w:t>es</w:t>
      </w:r>
      <w:r>
        <w:t xml:space="preserve"> the entirety </w:t>
      </w:r>
      <w:r w:rsidR="00383B03">
        <w:t xml:space="preserve">of </w:t>
      </w:r>
      <w:r>
        <w:t>each muscle. Do not simply measure the longest distance of the muscle</w:t>
      </w:r>
      <w:r w:rsidR="00BB6CB5">
        <w:t xml:space="preserve">. </w:t>
      </w:r>
      <w:r>
        <w:t>If using an image viewer that allows for a box drawing tool, that tool can be used instead of the simple ruler tool. This is provided that the box drawing tool displays at least the height and length of the box</w:t>
      </w:r>
      <w:r w:rsidR="00BB6CB5">
        <w:t>.</w:t>
      </w:r>
      <w:r>
        <w:t xml:space="preserve"> </w:t>
      </w:r>
    </w:p>
    <w:p w14:paraId="12B8763C" w14:textId="77777777" w:rsidR="00BE129E" w:rsidRDefault="00BE129E" w:rsidP="00BE129E">
      <w:pPr>
        <w:widowControl/>
        <w:autoSpaceDE/>
        <w:autoSpaceDN/>
        <w:adjustRightInd/>
      </w:pPr>
    </w:p>
    <w:p w14:paraId="6EBCB326" w14:textId="3F64905A" w:rsidR="00E67951" w:rsidRDefault="00E67951" w:rsidP="00BE129E">
      <w:pPr>
        <w:pStyle w:val="ListParagraph"/>
        <w:widowControl/>
        <w:numPr>
          <w:ilvl w:val="1"/>
          <w:numId w:val="29"/>
        </w:numPr>
        <w:autoSpaceDE/>
        <w:autoSpaceDN/>
        <w:adjustRightInd/>
        <w:ind w:left="0" w:firstLine="0"/>
      </w:pPr>
      <w:r>
        <w:t xml:space="preserve">Record all eight measurements </w:t>
      </w:r>
      <w:r w:rsidR="00117E43">
        <w:t xml:space="preserve">(Right Psoas Width, Right Psoas Length, Left Psoas Width, Left Psoas Length, Right Paraspinal Width, Right Paraspinal Length, Left Paraspinal Width, Left Paraspinal Length) </w:t>
      </w:r>
      <w:r>
        <w:t>for further analysis</w:t>
      </w:r>
      <w:r w:rsidR="00BA7D60">
        <w:t>.</w:t>
      </w:r>
    </w:p>
    <w:p w14:paraId="2346C13F" w14:textId="77777777" w:rsidR="00BE129E" w:rsidRDefault="00BE129E" w:rsidP="00BE129E">
      <w:pPr>
        <w:widowControl/>
        <w:autoSpaceDE/>
        <w:autoSpaceDN/>
        <w:adjustRightInd/>
      </w:pPr>
    </w:p>
    <w:p w14:paraId="5831A899" w14:textId="2C77A1DB" w:rsidR="00E67951" w:rsidRDefault="00BE129E" w:rsidP="00BE129E">
      <w:pPr>
        <w:pStyle w:val="ListParagraph"/>
        <w:widowControl/>
        <w:numPr>
          <w:ilvl w:val="2"/>
          <w:numId w:val="29"/>
        </w:numPr>
        <w:autoSpaceDE/>
        <w:autoSpaceDN/>
        <w:adjustRightInd/>
        <w:ind w:left="0" w:firstLine="0"/>
      </w:pPr>
      <w:r>
        <w:t>Calculate the</w:t>
      </w:r>
      <w:r w:rsidR="00E67951">
        <w:t xml:space="preserve"> individual muscle surface area by multiplying the horizontal and vertical value of that muscle</w:t>
      </w:r>
      <w:r w:rsidR="00173AAF">
        <w:t>.</w:t>
      </w:r>
    </w:p>
    <w:p w14:paraId="04890EED" w14:textId="77777777" w:rsidR="00BE129E" w:rsidRDefault="00BE129E" w:rsidP="00BE129E">
      <w:pPr>
        <w:pStyle w:val="ListParagraph"/>
        <w:widowControl/>
        <w:autoSpaceDE/>
        <w:autoSpaceDN/>
        <w:adjustRightInd/>
        <w:ind w:left="0"/>
      </w:pPr>
    </w:p>
    <w:p w14:paraId="041DCFBA" w14:textId="6109687F" w:rsidR="00E67951" w:rsidRDefault="00BE129E" w:rsidP="00BE129E">
      <w:pPr>
        <w:pStyle w:val="ListParagraph"/>
        <w:widowControl/>
        <w:numPr>
          <w:ilvl w:val="2"/>
          <w:numId w:val="29"/>
        </w:numPr>
        <w:autoSpaceDE/>
        <w:autoSpaceDN/>
        <w:adjustRightInd/>
        <w:ind w:left="0" w:firstLine="0"/>
      </w:pPr>
      <w:r>
        <w:t>Obtain the</w:t>
      </w:r>
      <w:r w:rsidR="00E67951">
        <w:t xml:space="preserve"> total muscle surface area psoas muscles and paraspinal muscles by adding the left muscle to the right muscle, respectively</w:t>
      </w:r>
      <w:r w:rsidR="00173AAF">
        <w:t>.</w:t>
      </w:r>
    </w:p>
    <w:p w14:paraId="63ADCB59" w14:textId="77777777" w:rsidR="00BE129E" w:rsidRDefault="00BE129E" w:rsidP="00BE129E">
      <w:pPr>
        <w:pStyle w:val="ListParagraph"/>
        <w:widowControl/>
        <w:autoSpaceDE/>
        <w:autoSpaceDN/>
        <w:adjustRightInd/>
        <w:ind w:left="0"/>
      </w:pPr>
    </w:p>
    <w:p w14:paraId="06B6B365" w14:textId="3B5EF51E" w:rsidR="00E67951" w:rsidRPr="00194D9F" w:rsidRDefault="00BE129E" w:rsidP="00BE129E">
      <w:pPr>
        <w:pStyle w:val="ListParagraph"/>
        <w:widowControl/>
        <w:numPr>
          <w:ilvl w:val="2"/>
          <w:numId w:val="29"/>
        </w:numPr>
        <w:autoSpaceDE/>
        <w:autoSpaceDN/>
        <w:adjustRightInd/>
        <w:ind w:left="0" w:firstLine="0"/>
      </w:pPr>
      <w:r>
        <w:t>Calculate the</w:t>
      </w:r>
      <w:r w:rsidR="00E67951">
        <w:t xml:space="preserve"> linear muscle index by dividing the combined surface area (mm</w:t>
      </w:r>
      <w:r w:rsidR="00E67951">
        <w:rPr>
          <w:vertAlign w:val="superscript"/>
        </w:rPr>
        <w:t>2</w:t>
      </w:r>
      <w:r w:rsidR="00E67951">
        <w:t>) by patient height squared (m</w:t>
      </w:r>
      <w:r w:rsidR="00E67951">
        <w:rPr>
          <w:vertAlign w:val="superscript"/>
        </w:rPr>
        <w:t>2</w:t>
      </w:r>
      <w:r w:rsidR="00E67951">
        <w:t>)</w:t>
      </w:r>
      <w:r w:rsidR="00173AAF">
        <w:t>.</w:t>
      </w:r>
    </w:p>
    <w:p w14:paraId="2A0CCC3C" w14:textId="77777777" w:rsidR="00E67951" w:rsidRPr="001B1519" w:rsidRDefault="00E67951" w:rsidP="00BE129E">
      <w:pPr>
        <w:pStyle w:val="NormalWeb"/>
        <w:spacing w:before="0" w:beforeAutospacing="0" w:after="0" w:afterAutospacing="0"/>
        <w:rPr>
          <w:rFonts w:asciiTheme="minorHAnsi" w:hAnsiTheme="minorHAnsi" w:cstheme="minorHAnsi"/>
          <w:b/>
        </w:rPr>
      </w:pPr>
    </w:p>
    <w:p w14:paraId="4803E985" w14:textId="08604354" w:rsidR="00E67951" w:rsidRPr="001B1519" w:rsidRDefault="00E67951" w:rsidP="00BE129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p>
    <w:p w14:paraId="01249938" w14:textId="70039A8C" w:rsidR="00B51933" w:rsidRPr="005A1F28" w:rsidRDefault="00E67951" w:rsidP="00BE129E">
      <w:pPr>
        <w:rPr>
          <w:color w:val="FF0000"/>
        </w:rPr>
      </w:pPr>
      <w:r w:rsidRPr="00F55FD7">
        <w:t>The L3 segmentation procedure</w:t>
      </w:r>
      <w:r w:rsidR="00624EC5">
        <w:t xml:space="preserve"> </w:t>
      </w:r>
      <w:r w:rsidRPr="00F55FD7">
        <w:t>result</w:t>
      </w:r>
      <w:r>
        <w:t>s</w:t>
      </w:r>
      <w:r w:rsidRPr="00F55FD7">
        <w:t xml:space="preserve"> in a tagged CT or MRI image with skeletal muscle</w:t>
      </w:r>
      <w:r w:rsidR="002F56BE">
        <w:t xml:space="preserve"> </w:t>
      </w:r>
      <w:r w:rsidR="002F56BE" w:rsidRPr="009638CA">
        <w:t>(SM)</w:t>
      </w:r>
      <w:r w:rsidRPr="00F55FD7">
        <w:t xml:space="preserve"> tissue tagged in red, </w:t>
      </w:r>
      <w:r w:rsidRPr="009638CA">
        <w:t>IMAT</w:t>
      </w:r>
      <w:r w:rsidRPr="00F55FD7">
        <w:t xml:space="preserve"> in green, </w:t>
      </w:r>
      <w:r w:rsidRPr="009638CA">
        <w:t>VAT</w:t>
      </w:r>
      <w:r w:rsidRPr="00F55FD7">
        <w:t xml:space="preserve"> in yellow, and </w:t>
      </w:r>
      <w:r w:rsidRPr="009638CA">
        <w:t>SAT</w:t>
      </w:r>
      <w:r w:rsidRPr="00F55FD7">
        <w:t xml:space="preserve"> in cyan</w:t>
      </w:r>
      <w:r>
        <w:t xml:space="preserve"> (</w:t>
      </w:r>
      <w:r w:rsidRPr="00BA7D60">
        <w:rPr>
          <w:b/>
          <w:bCs/>
        </w:rPr>
        <w:t>Figure 1</w:t>
      </w:r>
      <w:r>
        <w:t>)</w:t>
      </w:r>
      <w:r w:rsidR="00F64840">
        <w:t>.</w:t>
      </w:r>
      <w:r w:rsidRPr="00F55FD7">
        <w:t xml:space="preserve"> The remaining untagged tissues will remain in their original white, grey</w:t>
      </w:r>
      <w:r w:rsidR="007A582F">
        <w:t>,</w:t>
      </w:r>
      <w:r w:rsidRPr="00F55FD7">
        <w:t xml:space="preserve"> and back hues that correspond to each pixel’s respective </w:t>
      </w:r>
      <w:r w:rsidR="00CE6463">
        <w:t>H</w:t>
      </w:r>
      <w:r w:rsidR="00CE6463" w:rsidRPr="0064702E">
        <w:t>ounsfield unit</w:t>
      </w:r>
      <w:r w:rsidR="00CE6463" w:rsidRPr="00F55FD7">
        <w:t xml:space="preserve"> </w:t>
      </w:r>
      <w:r w:rsidR="00CE6463">
        <w:t>(</w:t>
      </w:r>
      <w:r w:rsidRPr="00F55FD7">
        <w:t>HU</w:t>
      </w:r>
      <w:r w:rsidR="00CE6463">
        <w:t>)</w:t>
      </w:r>
      <w:r>
        <w:t xml:space="preserve"> </w:t>
      </w:r>
      <w:r w:rsidRPr="00F55FD7">
        <w:t xml:space="preserve">values. The majority of </w:t>
      </w:r>
      <w:r w:rsidR="007A582F">
        <w:t xml:space="preserve">the </w:t>
      </w:r>
      <w:r w:rsidRPr="00F55FD7">
        <w:t>untagged tissues that remain in white will be bone, the majority of tissues that remain in greys will be non-skeletal muscle, organ tissue, and adipose tissues within the lumens of intestines, and the majority of the image that remain</w:t>
      </w:r>
      <w:r w:rsidR="00051439">
        <w:t>s</w:t>
      </w:r>
      <w:r w:rsidRPr="00F55FD7">
        <w:t xml:space="preserve"> in black will be air. A properly segmented image will have no red or green tagging outside the skeletal muscle fascia, and no yellow or cyan tagging within the skeletal muscle fascia. Additionally, yellow tagging should not invade lumens of intestines or organs such as the kidney</w:t>
      </w:r>
      <w:r w:rsidR="002F56BE">
        <w:t xml:space="preserve"> or liver</w:t>
      </w:r>
      <w:r w:rsidRPr="00F55FD7">
        <w:t>, and cyan tagging should not be present along the lighter outer edges that correspond to skin.</w:t>
      </w:r>
      <w:r w:rsidR="00B51933">
        <w:t xml:space="preserve"> </w:t>
      </w:r>
      <w:r w:rsidR="00B51933" w:rsidRPr="00B85B94">
        <w:rPr>
          <w:color w:val="auto"/>
        </w:rPr>
        <w:t xml:space="preserve">Once image segmentation is completed, the surface areas and average tissue HU values </w:t>
      </w:r>
      <w:r w:rsidR="00B51933" w:rsidRPr="00B85B94">
        <w:rPr>
          <w:color w:val="auto"/>
        </w:rPr>
        <w:lastRenderedPageBreak/>
        <w:t>should be recorded, alongside the patient’s height (</w:t>
      </w:r>
      <w:r w:rsidR="00B51933" w:rsidRPr="00BA7D60">
        <w:rPr>
          <w:b/>
          <w:bCs/>
          <w:color w:val="auto"/>
        </w:rPr>
        <w:t>Table 1</w:t>
      </w:r>
      <w:r w:rsidR="00B51933" w:rsidRPr="00B85B94">
        <w:rPr>
          <w:color w:val="auto"/>
        </w:rPr>
        <w:t>).</w:t>
      </w:r>
      <w:r w:rsidR="00B85B94">
        <w:rPr>
          <w:color w:val="auto"/>
        </w:rPr>
        <w:t xml:space="preserve"> </w:t>
      </w:r>
      <w:r w:rsidR="00B51933" w:rsidRPr="00B85B94">
        <w:rPr>
          <w:color w:val="auto"/>
        </w:rPr>
        <w:t xml:space="preserve">From </w:t>
      </w:r>
      <w:r w:rsidR="00051439" w:rsidRPr="00B85B94">
        <w:rPr>
          <w:color w:val="auto"/>
        </w:rPr>
        <w:t>th</w:t>
      </w:r>
      <w:r w:rsidR="00051439">
        <w:rPr>
          <w:color w:val="auto"/>
        </w:rPr>
        <w:t>is</w:t>
      </w:r>
      <w:r w:rsidR="00051439" w:rsidRPr="00B85B94">
        <w:rPr>
          <w:color w:val="auto"/>
        </w:rPr>
        <w:t xml:space="preserve"> </w:t>
      </w:r>
      <w:r w:rsidR="00B51933" w:rsidRPr="00B85B94">
        <w:rPr>
          <w:color w:val="auto"/>
        </w:rPr>
        <w:t>data</w:t>
      </w:r>
      <w:r w:rsidR="00051439">
        <w:rPr>
          <w:color w:val="auto"/>
        </w:rPr>
        <w:t>,</w:t>
      </w:r>
      <w:r w:rsidR="00B51933" w:rsidRPr="00B85B94">
        <w:rPr>
          <w:color w:val="auto"/>
        </w:rPr>
        <w:t xml:space="preserve"> one can calculate the skeletal muscle index and proceed with any other analysis relevant to the specific research or clinical questions. Note that for most MRI images, only skeletal muscle can be properly tagged and subsequently analyzed (</w:t>
      </w:r>
      <w:r w:rsidR="00B51933" w:rsidRPr="00BA7D60">
        <w:rPr>
          <w:b/>
          <w:bCs/>
          <w:color w:val="auto"/>
        </w:rPr>
        <w:t>Table 2</w:t>
      </w:r>
      <w:r w:rsidR="00B51933" w:rsidRPr="00B85B94">
        <w:rPr>
          <w:color w:val="auto"/>
        </w:rPr>
        <w:t>). In linear measurements, an index is calculated by d</w:t>
      </w:r>
      <w:r w:rsidR="008B0FD3" w:rsidRPr="00B85B94">
        <w:rPr>
          <w:color w:val="auto"/>
        </w:rPr>
        <w:t>ividing the surface area over the square of the height (</w:t>
      </w:r>
      <w:r w:rsidR="008B0FD3" w:rsidRPr="00BA7D60">
        <w:rPr>
          <w:b/>
          <w:bCs/>
          <w:color w:val="auto"/>
        </w:rPr>
        <w:t>Table 3</w:t>
      </w:r>
      <w:r w:rsidR="008B0FD3" w:rsidRPr="00B85B94">
        <w:rPr>
          <w:color w:val="auto"/>
        </w:rPr>
        <w:t>).</w:t>
      </w:r>
    </w:p>
    <w:p w14:paraId="129FA25E" w14:textId="77777777" w:rsidR="00C0034B" w:rsidRPr="00F55FD7" w:rsidRDefault="00C0034B" w:rsidP="00BE129E"/>
    <w:p w14:paraId="1A49579E" w14:textId="554CCD11" w:rsidR="00E67951" w:rsidRDefault="00E67951" w:rsidP="00BE129E">
      <w:r w:rsidRPr="00F55FD7">
        <w:t xml:space="preserve">Common issues </w:t>
      </w:r>
      <w:r>
        <w:t>researchers</w:t>
      </w:r>
      <w:r w:rsidRPr="00F55FD7">
        <w:t xml:space="preserve"> </w:t>
      </w:r>
      <w:r w:rsidR="002F56BE">
        <w:t>may</w:t>
      </w:r>
      <w:r w:rsidR="002F56BE" w:rsidRPr="00F55FD7">
        <w:t xml:space="preserve"> </w:t>
      </w:r>
      <w:r w:rsidRPr="00F55FD7">
        <w:t>encounter</w:t>
      </w:r>
      <w:r>
        <w:t xml:space="preserve"> during the segmentation procedure</w:t>
      </w:r>
      <w:r w:rsidRPr="00F55FD7">
        <w:t xml:space="preserve"> include images that have </w:t>
      </w:r>
      <w:r w:rsidR="00B04AE5">
        <w:t xml:space="preserve">omission of key information. For example, images may have </w:t>
      </w:r>
      <w:r w:rsidRPr="00F55FD7">
        <w:t>sizable portions cut or cropped off (</w:t>
      </w:r>
      <w:r w:rsidRPr="00BA7D60">
        <w:rPr>
          <w:b/>
          <w:bCs/>
        </w:rPr>
        <w:t xml:space="preserve">Figure </w:t>
      </w:r>
      <w:r w:rsidR="00B04AE5" w:rsidRPr="00BA7D60">
        <w:rPr>
          <w:b/>
          <w:bCs/>
        </w:rPr>
        <w:t>2</w:t>
      </w:r>
      <w:r w:rsidRPr="00F55FD7">
        <w:t>).</w:t>
      </w:r>
      <w:r w:rsidR="00B04AE5">
        <w:t xml:space="preserve"> Specifically, i</w:t>
      </w:r>
      <w:r w:rsidRPr="00F55FD7">
        <w:t>mages that have SAT and/or skeletal muscle tissue cut out of frame will drastically lower the accuracy of surface area calculations of affected tissues. Whether this renders an image unsuitable for analysis will depend on the clinical or research context</w:t>
      </w:r>
      <w:r w:rsidR="002F56BE">
        <w:t xml:space="preserve"> and must be decided by the research team on a case-by-case basis</w:t>
      </w:r>
      <w:r w:rsidRPr="00F55FD7">
        <w:t xml:space="preserve">. </w:t>
      </w:r>
      <w:r w:rsidR="007F0055">
        <w:t>Another pitfall is that researchers may inadvertently include spinal cord and bone marrow in skeletal muscle. To avoid this issue, researcher</w:t>
      </w:r>
      <w:r w:rsidR="00383B03">
        <w:t>s</w:t>
      </w:r>
      <w:r w:rsidR="007F0055">
        <w:t xml:space="preserve"> should be well-trained and remain cautious during segmentation. </w:t>
      </w:r>
      <w:r w:rsidRPr="00F55FD7">
        <w:t>Other common artifacts in CT or MRI images include technical issues caused by patient placement or motion in the scanner, fat stranding and scar tissues around the skeletal muscle fascia, and other oddly shaped artifacts (</w:t>
      </w:r>
      <w:r w:rsidRPr="00BA7D60">
        <w:rPr>
          <w:b/>
          <w:bCs/>
        </w:rPr>
        <w:t xml:space="preserve">Figure </w:t>
      </w:r>
      <w:r w:rsidR="00B04AE5" w:rsidRPr="00BA7D60">
        <w:rPr>
          <w:b/>
          <w:bCs/>
        </w:rPr>
        <w:t>3</w:t>
      </w:r>
      <w:r w:rsidRPr="00F55FD7">
        <w:t>). Technical issues caused by patient motion or improper placement will usually appear lighter</w:t>
      </w:r>
      <w:r>
        <w:t>,</w:t>
      </w:r>
      <w:r w:rsidRPr="00F55FD7">
        <w:t xml:space="preserve"> with higher HU values than surrounding tissue. </w:t>
      </w:r>
      <w:r w:rsidR="007F0055" w:rsidRPr="00F55FD7">
        <w:t xml:space="preserve">These kind of technical issues usually appear in SAT and can also lower the accuracy of surface area calculation. </w:t>
      </w:r>
      <w:r w:rsidRPr="00F55FD7">
        <w:t xml:space="preserve">The clinical or research context will determine the level of tolerance for such issues. Fat stranding and scar tissue artifacts usually do not result in high amounts of error in tissue surface area calculations. </w:t>
      </w:r>
      <w:r>
        <w:t>However, they can lead to</w:t>
      </w:r>
      <w:r w:rsidRPr="00F55FD7">
        <w:t xml:space="preserve"> </w:t>
      </w:r>
      <w:r w:rsidR="00B04AE5">
        <w:t>misidentification of</w:t>
      </w:r>
      <w:r w:rsidRPr="00F55FD7">
        <w:t xml:space="preserve"> the fascia</w:t>
      </w:r>
      <w:r w:rsidR="009D4DB4">
        <w:t>l</w:t>
      </w:r>
      <w:r w:rsidRPr="00F55FD7">
        <w:t xml:space="preserve"> line. Skeletal muscle and IMAT surface areas can be vastly inaccurate in cases where fat strands or scar tissue are mistaken as the muscle fascia line. Other small blemishes and artifacts in CT and MRI images usually do not affect overall image quality except in rare cases. Depending on the clinical or research context, these artifacts may need to be assessed by a radiology expert to verify image quality. The last common </w:t>
      </w:r>
      <w:r>
        <w:t>issue</w:t>
      </w:r>
      <w:r w:rsidRPr="00F55FD7">
        <w:t xml:space="preserve"> in CT and MRI images are </w:t>
      </w:r>
      <w:r>
        <w:t>deformities</w:t>
      </w:r>
      <w:r w:rsidRPr="00F55FD7">
        <w:t xml:space="preserve"> in the muscle fascia line (</w:t>
      </w:r>
      <w:r w:rsidRPr="009638CA">
        <w:rPr>
          <w:b/>
          <w:bCs/>
        </w:rPr>
        <w:t xml:space="preserve">Figure </w:t>
      </w:r>
      <w:r w:rsidR="00B04AE5" w:rsidRPr="009638CA">
        <w:rPr>
          <w:b/>
          <w:bCs/>
        </w:rPr>
        <w:t>4</w:t>
      </w:r>
      <w:r w:rsidRPr="00F55FD7">
        <w:t>). These breaks usually will not affect image quality, but images containing large breaks</w:t>
      </w:r>
      <w:r>
        <w:t xml:space="preserve"> or other deformities</w:t>
      </w:r>
      <w:r w:rsidRPr="00F55FD7">
        <w:t xml:space="preserve"> in muscle fascia should be assessed by a radiologist to determine if the </w:t>
      </w:r>
      <w:r>
        <w:t>deformity</w:t>
      </w:r>
      <w:r w:rsidRPr="00F55FD7">
        <w:t xml:space="preserve"> origin will affect the clinical or research context’s analysis.</w:t>
      </w:r>
    </w:p>
    <w:p w14:paraId="451C0901" w14:textId="77777777" w:rsidR="00C0034B" w:rsidRPr="00F55FD7" w:rsidRDefault="00C0034B" w:rsidP="00BE129E"/>
    <w:p w14:paraId="0AB30A6A" w14:textId="7E63E7B4" w:rsidR="00E67951" w:rsidRDefault="00E67951" w:rsidP="00BE129E">
      <w:r w:rsidRPr="00F55FD7">
        <w:t xml:space="preserve">The L3 linear </w:t>
      </w:r>
      <w:r>
        <w:t>measurement</w:t>
      </w:r>
      <w:r w:rsidRPr="00F55FD7">
        <w:t xml:space="preserve"> procedure developed by A</w:t>
      </w:r>
      <w:r>
        <w:t>v</w:t>
      </w:r>
      <w:r w:rsidRPr="00F55FD7">
        <w:t>ruvin et al. has fewer common errors than the L3 segmentation procedure</w:t>
      </w:r>
      <w:r>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rsidR="00065A10">
        <w:instrText xml:space="preserve"> ADDIN EN.CITE </w:instrText>
      </w:r>
      <w:r w:rsidR="00065A10">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g8L1JlY051bT48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</w:fldData>
        </w:fldChar>
      </w:r>
      <w:r w:rsidR="00065A10">
        <w:instrText xml:space="preserve"> ADDIN EN.CITE.DATA </w:instrText>
      </w:r>
      <w:r w:rsidR="00065A10">
        <w:fldChar w:fldCharType="end"/>
      </w:r>
      <w:r>
        <w:fldChar w:fldCharType="separate"/>
      </w:r>
      <w:r w:rsidR="00065A10" w:rsidRPr="00065A10">
        <w:rPr>
          <w:noProof/>
          <w:vertAlign w:val="superscript"/>
        </w:rPr>
        <w:t>14,15</w:t>
      </w:r>
      <w:r>
        <w:fldChar w:fldCharType="end"/>
      </w:r>
      <w:r w:rsidR="00D34808">
        <w:t>.</w:t>
      </w:r>
      <w:r w:rsidRPr="00F55FD7">
        <w:t xml:space="preserve"> The main issues encountered in linear measures revolve around identifying the muscle groups of interest, the two psoas and paraspinal muscle groups</w:t>
      </w:r>
      <w:r w:rsidR="008D50FF">
        <w:t xml:space="preserve"> (</w:t>
      </w:r>
      <w:r w:rsidR="008D50FF" w:rsidRPr="00BA7D60">
        <w:rPr>
          <w:b/>
          <w:bCs/>
        </w:rPr>
        <w:t>Figure 5</w:t>
      </w:r>
      <w:r w:rsidR="008D50FF">
        <w:t>)</w:t>
      </w:r>
      <w:r w:rsidRPr="00F55FD7">
        <w:t xml:space="preserve">. In most cases the psoas edges will be distinct from nearby organs, but in the event that the edge is difficult to discern, changing the HU filters or brightness usually will solve </w:t>
      </w:r>
      <w:r w:rsidR="00383B03">
        <w:t>the majority of the</w:t>
      </w:r>
      <w:r w:rsidR="00383B03" w:rsidRPr="00F55FD7">
        <w:t xml:space="preserve"> </w:t>
      </w:r>
      <w:r w:rsidRPr="00F55FD7">
        <w:t>issues. Additionally, the edges of the paraspinal muscle groups will often be distinct from other nearby tissues, but one should note that if no clear muscle reaches the bottom</w:t>
      </w:r>
      <w:r w:rsidR="00051439">
        <w:t>-</w:t>
      </w:r>
      <w:r w:rsidRPr="00F55FD7">
        <w:t xml:space="preserve">most fascia line, </w:t>
      </w:r>
      <w:r>
        <w:t>the line</w:t>
      </w:r>
      <w:r w:rsidRPr="00F55FD7">
        <w:t xml:space="preserve"> should not be included in determining the lower edge of the paraspinal muscle group. Finally, the quadratus lumborum should </w:t>
      </w:r>
      <w:r>
        <w:t>be excluded</w:t>
      </w:r>
      <w:r w:rsidRPr="00F55FD7">
        <w:t xml:space="preserve"> when determining the edge of the psoas or paraspinal muscle groups (</w:t>
      </w:r>
      <w:r w:rsidRPr="00BA7D60">
        <w:rPr>
          <w:b/>
          <w:bCs/>
        </w:rPr>
        <w:t xml:space="preserve">Figure </w:t>
      </w:r>
      <w:r w:rsidR="00B04AE5" w:rsidRPr="00BA7D60">
        <w:rPr>
          <w:b/>
          <w:bCs/>
        </w:rPr>
        <w:t>5</w:t>
      </w:r>
      <w:r w:rsidR="001B22CC" w:rsidRPr="00BA7D60">
        <w:rPr>
          <w:b/>
          <w:bCs/>
        </w:rPr>
        <w:t>E</w:t>
      </w:r>
      <w:r w:rsidRPr="00F55FD7">
        <w:t>).</w:t>
      </w:r>
    </w:p>
    <w:p w14:paraId="11A338F6" w14:textId="77777777" w:rsidR="00E67951" w:rsidRPr="001B1519" w:rsidRDefault="00E67951" w:rsidP="00BE129E">
      <w:pPr>
        <w:rPr>
          <w:rFonts w:asciiTheme="minorHAnsi" w:hAnsiTheme="minorHAnsi" w:cstheme="minorHAnsi"/>
          <w:color w:val="808080" w:themeColor="background1" w:themeShade="80"/>
        </w:rPr>
      </w:pPr>
    </w:p>
    <w:p w14:paraId="79E7EE4F" w14:textId="59BCDF1F" w:rsidR="00E67951" w:rsidRPr="001B1519" w:rsidRDefault="00E67951" w:rsidP="00BE129E">
      <w:pPr>
        <w:rPr>
          <w:rFonts w:asciiTheme="minorHAnsi" w:hAnsiTheme="minorHAnsi" w:cstheme="minorHAnsi"/>
          <w:color w:val="808080" w:themeColor="background1" w:themeShade="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p>
    <w:p w14:paraId="5FC0F450" w14:textId="702EC125" w:rsidR="00CC3D61" w:rsidRDefault="00CC3D61" w:rsidP="00BE129E">
      <w:r w:rsidRPr="00CC3D61">
        <w:rPr>
          <w:b/>
          <w:bCs/>
        </w:rPr>
        <w:t>Figure 1: Proper L3 segmentation in Slice-</w:t>
      </w:r>
      <w:r w:rsidR="006A2987">
        <w:rPr>
          <w:b/>
          <w:bCs/>
        </w:rPr>
        <w:t>O</w:t>
      </w:r>
      <w:r w:rsidRPr="00CC3D61">
        <w:rPr>
          <w:b/>
          <w:bCs/>
        </w:rPr>
        <w:t>-Matic.</w:t>
      </w:r>
      <w:r w:rsidRPr="00CC3D61">
        <w:t xml:space="preserve"> </w:t>
      </w:r>
      <w:r w:rsidRPr="009638CA">
        <w:t>(</w:t>
      </w:r>
      <w:r w:rsidRPr="00CC3D61">
        <w:rPr>
          <w:b/>
          <w:bCs/>
        </w:rPr>
        <w:t>A</w:t>
      </w:r>
      <w:r w:rsidRPr="009638CA">
        <w:t>)</w:t>
      </w:r>
      <w:r w:rsidRPr="00CC3D61">
        <w:t xml:space="preserve"> The unaltered axial CT image at L3 </w:t>
      </w:r>
      <w:r w:rsidRPr="00CC3D61">
        <w:lastRenderedPageBreak/>
        <w:t xml:space="preserve">vertebrae. </w:t>
      </w:r>
      <w:r w:rsidRPr="009638CA">
        <w:t>(</w:t>
      </w:r>
      <w:r w:rsidRPr="00CC3D61">
        <w:rPr>
          <w:b/>
          <w:bCs/>
        </w:rPr>
        <w:t>B</w:t>
      </w:r>
      <w:r w:rsidRPr="009638CA">
        <w:t>)</w:t>
      </w:r>
      <w:r w:rsidRPr="00CC3D61">
        <w:t xml:space="preserve"> The fully tagged axial CT with red corresponding to skeletal muscle</w:t>
      </w:r>
      <w:r w:rsidR="00383B03">
        <w:t xml:space="preserve"> </w:t>
      </w:r>
      <w:r>
        <w:t>(</w:t>
      </w:r>
      <w:r w:rsidRPr="009638CA">
        <w:t>SM</w:t>
      </w:r>
      <w:r>
        <w:t>)</w:t>
      </w:r>
      <w:r w:rsidRPr="00CC3D61">
        <w:t>, green to Intramuscular Adipose Tissue (</w:t>
      </w:r>
      <w:r w:rsidRPr="009638CA">
        <w:t>IMAT</w:t>
      </w:r>
      <w:r w:rsidRPr="00CC3D61">
        <w:t>), yellow to Vesical Adipose Tissue (</w:t>
      </w:r>
      <w:r w:rsidRPr="009638CA">
        <w:t>VAT</w:t>
      </w:r>
      <w:r w:rsidRPr="00CC3D61">
        <w:t>), and cyan to Subcutaneous Adipose Tissue (</w:t>
      </w:r>
      <w:r w:rsidRPr="009638CA">
        <w:t>SAT</w:t>
      </w:r>
      <w:r w:rsidRPr="00CC3D61">
        <w:t>).</w:t>
      </w:r>
    </w:p>
    <w:p w14:paraId="6D2DA281" w14:textId="05CF9F7C" w:rsidR="00CC3D61" w:rsidRDefault="00CC3D61" w:rsidP="00BE129E"/>
    <w:p w14:paraId="12AC0FD4" w14:textId="77777777" w:rsidR="00CC3D61" w:rsidRPr="00F55FD7" w:rsidRDefault="00CC3D61" w:rsidP="00BE129E">
      <w:r w:rsidRPr="00F55FD7">
        <w:rPr>
          <w:b/>
          <w:bCs/>
        </w:rPr>
        <w:t xml:space="preserve">Figure </w:t>
      </w:r>
      <w:r>
        <w:rPr>
          <w:b/>
          <w:bCs/>
        </w:rPr>
        <w:t>2</w:t>
      </w:r>
      <w:r w:rsidRPr="00F55FD7">
        <w:rPr>
          <w:b/>
          <w:bCs/>
        </w:rPr>
        <w:t>: Cut off L3 CT image</w:t>
      </w:r>
      <w:r>
        <w:rPr>
          <w:b/>
          <w:bCs/>
        </w:rPr>
        <w:t xml:space="preserve">. </w:t>
      </w:r>
      <w:r>
        <w:t xml:space="preserve">An </w:t>
      </w:r>
      <w:r w:rsidRPr="00F55FD7">
        <w:t xml:space="preserve">untagged CT image in Slice-O-Matic </w:t>
      </w:r>
      <w:r>
        <w:t>with</w:t>
      </w:r>
      <w:r w:rsidRPr="00F55FD7">
        <w:t xml:space="preserve"> substantial amounts of SAT as well as significant amounts of </w:t>
      </w:r>
      <w:r>
        <w:t xml:space="preserve">skeletal </w:t>
      </w:r>
      <w:r w:rsidRPr="00F55FD7">
        <w:t>muscle tissue cut off.</w:t>
      </w:r>
    </w:p>
    <w:p w14:paraId="09260575" w14:textId="11E27C49" w:rsidR="00CC3D61" w:rsidRDefault="00CC3D61" w:rsidP="00BE129E"/>
    <w:p w14:paraId="423A7CB8" w14:textId="4BE46637" w:rsidR="00CC3D61" w:rsidRPr="00F55FD7" w:rsidRDefault="00CC3D61" w:rsidP="00BE129E">
      <w:r>
        <w:rPr>
          <w:b/>
          <w:bCs/>
        </w:rPr>
        <w:t xml:space="preserve">Figure 3: Common artifacts. </w:t>
      </w:r>
      <w:r>
        <w:t>(</w:t>
      </w:r>
      <w:r>
        <w:rPr>
          <w:b/>
          <w:bCs/>
        </w:rPr>
        <w:t>A</w:t>
      </w:r>
      <w:r>
        <w:t>)</w:t>
      </w:r>
      <w:r w:rsidRPr="00F55FD7">
        <w:t xml:space="preserve"> </w:t>
      </w:r>
      <w:r>
        <w:t xml:space="preserve">The </w:t>
      </w:r>
      <w:r w:rsidRPr="00F55FD7">
        <w:t xml:space="preserve">untagged CT image </w:t>
      </w:r>
      <w:r>
        <w:t>has</w:t>
      </w:r>
      <w:r w:rsidRPr="00F55FD7">
        <w:t xml:space="preserve"> various artifacts highlighted in the red box, blue oval</w:t>
      </w:r>
      <w:r>
        <w:t>,</w:t>
      </w:r>
      <w:r w:rsidRPr="00F55FD7">
        <w:t xml:space="preserve"> and green box</w:t>
      </w:r>
      <w:r w:rsidR="00051439">
        <w:t>,</w:t>
      </w:r>
      <w:r w:rsidRPr="00F55FD7">
        <w:t xml:space="preserve"> respectively. The red box shows technical issues with a CT scan, potentially from malalignment or motion during the scan. The blue oval highlights a common artifact likely stemming from scar tissues. The green square highlights blemishes that may have multiple potential causes.</w:t>
      </w:r>
      <w:r>
        <w:t xml:space="preserve"> (</w:t>
      </w:r>
      <w:r>
        <w:rPr>
          <w:b/>
          <w:bCs/>
        </w:rPr>
        <w:t>B</w:t>
      </w:r>
      <w:r>
        <w:t>) The tagged CT scan with appearances of the same respective artifacts highlighted in the red box, blue oval, and green box.</w:t>
      </w:r>
    </w:p>
    <w:p w14:paraId="38C6BC96" w14:textId="37FA105D" w:rsidR="00CC3D61" w:rsidRDefault="00CC3D61" w:rsidP="00BE129E"/>
    <w:p w14:paraId="551C69D4" w14:textId="77777777" w:rsidR="00CC3D61" w:rsidRPr="00F55FD7" w:rsidRDefault="00CC3D61" w:rsidP="00BE129E">
      <w:r>
        <w:rPr>
          <w:b/>
          <w:bCs/>
        </w:rPr>
        <w:t xml:space="preserve">Figure 4: Large break in muscle fascia. </w:t>
      </w:r>
      <w:r>
        <w:t>(</w:t>
      </w:r>
      <w:r>
        <w:rPr>
          <w:b/>
          <w:bCs/>
        </w:rPr>
        <w:t>A</w:t>
      </w:r>
      <w:r>
        <w:t>) The untagged L3 CT image highlights a large break in the skeletal muscle fascia in the purple box. (</w:t>
      </w:r>
      <w:r>
        <w:rPr>
          <w:b/>
          <w:bCs/>
        </w:rPr>
        <w:t>B</w:t>
      </w:r>
      <w:r>
        <w:t>) The tagged L3 CT image highlights the tagged appearance of the large break in the skeletal muscle fascia in the purple box.</w:t>
      </w:r>
    </w:p>
    <w:p w14:paraId="0F52821A" w14:textId="613E0765" w:rsidR="00CC3D61" w:rsidRDefault="00CC3D61" w:rsidP="00BE129E"/>
    <w:p w14:paraId="0164E100" w14:textId="00684CA6" w:rsidR="001B22CC" w:rsidRDefault="001B22CC" w:rsidP="00BE129E">
      <w:pPr>
        <w:rPr>
          <w:b/>
          <w:bCs/>
        </w:rPr>
      </w:pPr>
      <w:r>
        <w:rPr>
          <w:b/>
          <w:bCs/>
        </w:rPr>
        <w:t xml:space="preserve">Figure 5: L3 linear measurements. </w:t>
      </w:r>
      <w:r>
        <w:t>(</w:t>
      </w:r>
      <w:r>
        <w:rPr>
          <w:b/>
          <w:bCs/>
        </w:rPr>
        <w:t>A</w:t>
      </w:r>
      <w:r>
        <w:t xml:space="preserve">) The original L3 CT image prior to analysis in the Horos image viewer. </w:t>
      </w:r>
      <w:r w:rsidRPr="009638CA">
        <w:t>(</w:t>
      </w:r>
      <w:r w:rsidRPr="00DC02C6">
        <w:rPr>
          <w:b/>
          <w:bCs/>
        </w:rPr>
        <w:t>B</w:t>
      </w:r>
      <w:r w:rsidRPr="009638CA">
        <w:t xml:space="preserve">) </w:t>
      </w:r>
      <w:r>
        <w:t xml:space="preserve">The traditional linear measurement method includes one vertical line and one horizontal line drawn for each muscle. These lines are measured with a ruler tool and multiplied to find each muscle group’s surface area. Note the traditional linear measures method should always have lines intersecting at 90˚. This image of the traditional linear measures method is visual demonstration only since it was created in Horos and is not guaranteed to have 90˚ intersections. </w:t>
      </w:r>
      <w:r w:rsidRPr="009638CA">
        <w:t>(</w:t>
      </w:r>
      <w:r w:rsidRPr="00DC02C6">
        <w:rPr>
          <w:b/>
          <w:bCs/>
        </w:rPr>
        <w:t>C</w:t>
      </w:r>
      <w:r w:rsidRPr="009638CA">
        <w:t>)</w:t>
      </w:r>
      <w:r w:rsidR="002C39DB" w:rsidRPr="009638CA">
        <w:t xml:space="preserve"> (</w:t>
      </w:r>
      <w:r w:rsidRPr="00DC02C6">
        <w:rPr>
          <w:b/>
          <w:bCs/>
        </w:rPr>
        <w:t>D</w:t>
      </w:r>
      <w:r w:rsidRPr="009638CA">
        <w:t>)</w:t>
      </w:r>
      <w:r w:rsidR="002C39DB" w:rsidRPr="009638CA">
        <w:t xml:space="preserve"> (</w:t>
      </w:r>
      <w:r w:rsidRPr="00DC02C6">
        <w:rPr>
          <w:b/>
          <w:bCs/>
        </w:rPr>
        <w:t>E</w:t>
      </w:r>
      <w:r w:rsidRPr="009638CA">
        <w:t>)</w:t>
      </w:r>
      <w:r>
        <w:t xml:space="preserve"> The Box </w:t>
      </w:r>
      <w:r>
        <w:rPr>
          <w:rFonts w:hint="eastAsia"/>
          <w:lang w:eastAsia="zh-CN"/>
        </w:rPr>
        <w:t>method</w:t>
      </w:r>
      <w:r>
        <w:t xml:space="preserve"> for L3 linear measurements. (</w:t>
      </w:r>
      <w:r w:rsidRPr="00DC02C6">
        <w:rPr>
          <w:b/>
          <w:bCs/>
        </w:rPr>
        <w:t>C</w:t>
      </w:r>
      <w:r>
        <w:t>)</w:t>
      </w:r>
      <w:r w:rsidR="002C39DB">
        <w:t xml:space="preserve"> (</w:t>
      </w:r>
      <w:r>
        <w:rPr>
          <w:b/>
          <w:bCs/>
        </w:rPr>
        <w:t>D</w:t>
      </w:r>
      <w:r>
        <w:t>) The blue and purple box encompass the right and left psoas</w:t>
      </w:r>
      <w:r w:rsidR="00C81B99">
        <w:t>,</w:t>
      </w:r>
      <w:r>
        <w:t xml:space="preserve"> respectively, and the yellow and green box encompass the right and left paraspinal muscle</w:t>
      </w:r>
      <w:r w:rsidR="00C81B99">
        <w:t>,</w:t>
      </w:r>
      <w:r>
        <w:t xml:space="preserve"> respectively. (</w:t>
      </w:r>
      <w:r>
        <w:rPr>
          <w:b/>
          <w:bCs/>
        </w:rPr>
        <w:t>E</w:t>
      </w:r>
      <w:r>
        <w:t>) The light purple and orange boxes highlight the quadratus lumborum, which should not be considered when determining edges of the Psoas and paraspinal muscle groups.</w:t>
      </w:r>
    </w:p>
    <w:p w14:paraId="23AEA893" w14:textId="4CA0434E" w:rsidR="00CC3D61" w:rsidRDefault="00CC3D61" w:rsidP="00BE129E"/>
    <w:p w14:paraId="3B42D2F0" w14:textId="5341CDF1" w:rsidR="00CC3D61" w:rsidRDefault="00CC3D61" w:rsidP="00BE129E">
      <w:r>
        <w:rPr>
          <w:b/>
          <w:bCs/>
        </w:rPr>
        <w:t>Figure 6: Comparison of linear measures and L3 cross-sectional skeletal muscle area, n</w:t>
      </w:r>
      <w:r w:rsidR="00C81B99">
        <w:rPr>
          <w:b/>
          <w:bCs/>
        </w:rPr>
        <w:t xml:space="preserve"> </w:t>
      </w:r>
      <w:r>
        <w:rPr>
          <w:b/>
          <w:bCs/>
        </w:rPr>
        <w:t>=</w:t>
      </w:r>
      <w:r w:rsidR="00C81B99">
        <w:rPr>
          <w:b/>
          <w:bCs/>
        </w:rPr>
        <w:t xml:space="preserve"> </w:t>
      </w:r>
      <w:r>
        <w:rPr>
          <w:b/>
          <w:bCs/>
        </w:rPr>
        <w:t xml:space="preserve">65. </w:t>
      </w:r>
      <w:r>
        <w:t xml:space="preserve">The combined psoas and paraspinal areas are in accordance </w:t>
      </w:r>
      <w:r w:rsidR="00C81B99">
        <w:t>with</w:t>
      </w:r>
      <w:r>
        <w:t xml:space="preserve"> the total skeletal muscle in the L3 cross-section.</w:t>
      </w:r>
    </w:p>
    <w:p w14:paraId="2BDA359E" w14:textId="6C226B73" w:rsidR="0069147B" w:rsidRPr="00B85B94" w:rsidRDefault="0069147B" w:rsidP="00BE129E">
      <w:pPr>
        <w:rPr>
          <w:color w:val="auto"/>
        </w:rPr>
      </w:pPr>
    </w:p>
    <w:p w14:paraId="7F8108B2" w14:textId="1E86678D" w:rsidR="008B0FD3" w:rsidRPr="00B85B94" w:rsidRDefault="008B0FD3" w:rsidP="00BE129E">
      <w:pPr>
        <w:rPr>
          <w:b/>
          <w:bCs/>
          <w:color w:val="auto"/>
        </w:rPr>
      </w:pPr>
      <w:r w:rsidRPr="00B85B94">
        <w:rPr>
          <w:b/>
          <w:bCs/>
          <w:color w:val="auto"/>
        </w:rPr>
        <w:t>Table 1: CT Segmentation</w:t>
      </w:r>
    </w:p>
    <w:p w14:paraId="6239ABC7" w14:textId="597FDDA3" w:rsidR="008B0FD3" w:rsidRPr="00B85B94" w:rsidRDefault="008B0FD3" w:rsidP="00BE129E">
      <w:pPr>
        <w:rPr>
          <w:b/>
          <w:bCs/>
          <w:color w:val="auto"/>
        </w:rPr>
      </w:pPr>
    </w:p>
    <w:p w14:paraId="1966A915" w14:textId="78653454" w:rsidR="008B0FD3" w:rsidRPr="00B85B94" w:rsidRDefault="008B0FD3" w:rsidP="00BE129E">
      <w:pPr>
        <w:rPr>
          <w:b/>
          <w:bCs/>
          <w:color w:val="auto"/>
        </w:rPr>
      </w:pPr>
      <w:r w:rsidRPr="00B85B94">
        <w:rPr>
          <w:b/>
          <w:bCs/>
          <w:color w:val="auto"/>
        </w:rPr>
        <w:t>Table 2: MRI Segmentation</w:t>
      </w:r>
    </w:p>
    <w:p w14:paraId="68A3A5E2" w14:textId="691FB959" w:rsidR="008B0FD3" w:rsidRPr="00B85B94" w:rsidRDefault="008B0FD3" w:rsidP="00BE129E">
      <w:pPr>
        <w:rPr>
          <w:b/>
          <w:bCs/>
          <w:color w:val="auto"/>
        </w:rPr>
      </w:pPr>
    </w:p>
    <w:p w14:paraId="01167AE8" w14:textId="4BB40974" w:rsidR="008B0FD3" w:rsidRPr="00B85B94" w:rsidRDefault="008B0FD3" w:rsidP="00BE129E">
      <w:pPr>
        <w:rPr>
          <w:b/>
          <w:bCs/>
          <w:color w:val="auto"/>
        </w:rPr>
      </w:pPr>
      <w:r w:rsidRPr="00B85B94">
        <w:rPr>
          <w:b/>
          <w:bCs/>
          <w:color w:val="auto"/>
        </w:rPr>
        <w:t>Table 3: Linear Measures</w:t>
      </w:r>
    </w:p>
    <w:p w14:paraId="710055E2" w14:textId="77777777" w:rsidR="00F64840" w:rsidRPr="00B85B94" w:rsidRDefault="00F64840" w:rsidP="00BE129E">
      <w:pPr>
        <w:rPr>
          <w:rFonts w:asciiTheme="minorHAnsi" w:hAnsiTheme="minorHAnsi" w:cstheme="minorHAnsi"/>
          <w:color w:val="auto"/>
        </w:rPr>
      </w:pPr>
    </w:p>
    <w:p w14:paraId="25C6574E" w14:textId="253F4D43" w:rsidR="00E67951" w:rsidRPr="001B1519" w:rsidRDefault="00E67951" w:rsidP="00BE129E">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5101EF5" w14:textId="43DA95A0" w:rsidR="00E67951" w:rsidRDefault="002A40C7" w:rsidP="00BE129E">
      <w:r>
        <w:t>The psoas muscle, paraspinal muscle groups, and oblique muscles closely correlate with</w:t>
      </w:r>
      <w:r w:rsidR="00C81B99">
        <w:t xml:space="preserve"> the</w:t>
      </w:r>
      <w:r>
        <w:t xml:space="preserve"> overall muscle mass</w:t>
      </w:r>
      <w:r>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instrText xml:space="preserve"> ADDIN EN.CITE </w:instrText>
      </w:r>
      <w:r>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instrText xml:space="preserve"> ADDIN EN.CITE.DATA </w:instrText>
      </w:r>
      <w:r>
        <w:fldChar w:fldCharType="end"/>
      </w:r>
      <w:r>
        <w:fldChar w:fldCharType="separate"/>
      </w:r>
      <w:r w:rsidRPr="00A9544B">
        <w:rPr>
          <w:noProof/>
          <w:vertAlign w:val="superscript"/>
        </w:rPr>
        <w:t>5</w:t>
      </w:r>
      <w:r>
        <w:fldChar w:fldCharType="end"/>
      </w:r>
      <w:r>
        <w:t xml:space="preserve">. In particular, the surface area within a CT or MRI cross section of these muscle groups at the midpoint of the third lumbar vertebra (L3) is highly correlated with overall </w:t>
      </w:r>
      <w:r>
        <w:lastRenderedPageBreak/>
        <w:t>muscle mass, making this image an ideal one for researchers or clinicians to use when assessing sarcopenia</w:t>
      </w:r>
      <w:r>
        <w:fldChar w:fldCharType="begin">
          <w:fldData xml:space="preserve">PEVuZE5vdGU+PENpdGU+PEF1dGhvcj5Qc3V0a2E8L0F1dGhvcj48WWVhcj4yMDE2PC9ZZWFyPjxS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11c2NsZSwgU2tlbGV0YWwvZGlh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==
</w:fldData>
        </w:fldChar>
      </w:r>
      <w:r w:rsidR="00065A10">
        <w:instrText xml:space="preserve"> ADDIN EN.CITE </w:instrText>
      </w:r>
      <w:r w:rsidR="00065A10">
        <w:fldChar w:fldCharType="begin">
          <w:fldData xml:space="preserve">PEVuZE5vdGU+PENpdGU+PEF1dGhvcj5Qc3V0a2E8L0F1dGhvcj48WWVhcj4yMDE2PC9ZZWFyPjxS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11c2NsZSwgU2tlbGV0YWwvZGlh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==
</w:fldData>
        </w:fldChar>
      </w:r>
      <w:r w:rsidR="00065A10">
        <w:instrText xml:space="preserve"> ADDIN EN.CITE.DATA </w:instrText>
      </w:r>
      <w:r w:rsidR="00065A10">
        <w:fldChar w:fldCharType="end"/>
      </w:r>
      <w:r>
        <w:fldChar w:fldCharType="separate"/>
      </w:r>
      <w:r w:rsidR="00065A10" w:rsidRPr="00065A10">
        <w:rPr>
          <w:noProof/>
          <w:vertAlign w:val="superscript"/>
        </w:rPr>
        <w:t>1,2,13</w:t>
      </w:r>
      <w:r>
        <w:fldChar w:fldCharType="end"/>
      </w:r>
      <w:r>
        <w:t xml:space="preserve">. </w:t>
      </w:r>
      <w:r w:rsidR="00065A10">
        <w:t>Segmentation and linear measurements have demonstrated great value in assessing body composition and identifying poor prognostic conditions such as sarcopenia and sarcopenic obesity in patients</w:t>
      </w:r>
      <w:r w:rsidR="00065A10">
        <w:fldChar w:fldCharType="begin">
          <w:fldData xml:space="preserve">PEVuZE5vdGU+PENpdGU+PEF1dGhvcj5QZW5nPC9BdXRob3I+PFllYXI+MjAxMjwvWWVhcj48UmVj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</w:fldData>
        </w:fldChar>
      </w:r>
      <w:r w:rsidR="00065A10">
        <w:instrText xml:space="preserve"> ADDIN EN.CITE </w:instrText>
      </w:r>
      <w:r w:rsidR="00065A10">
        <w:fldChar w:fldCharType="begin">
          <w:fldData xml:space="preserve">PEVuZE5vdGU+PENpdGU+PEF1dGhvcj5QZW5nPC9BdXRob3I+PFllYXI+MjAxMjwvWWVhcj48UmVj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</w:fldData>
        </w:fldChar>
      </w:r>
      <w:r w:rsidR="00065A10">
        <w:instrText xml:space="preserve"> ADDIN EN.CITE.DATA </w:instrText>
      </w:r>
      <w:r w:rsidR="00065A10">
        <w:fldChar w:fldCharType="end"/>
      </w:r>
      <w:r w:rsidR="00065A10">
        <w:fldChar w:fldCharType="separate"/>
      </w:r>
      <w:r w:rsidR="00065A10" w:rsidRPr="00065A10">
        <w:rPr>
          <w:noProof/>
          <w:vertAlign w:val="superscript"/>
        </w:rPr>
        <w:t>16,17</w:t>
      </w:r>
      <w:r w:rsidR="00065A10">
        <w:fldChar w:fldCharType="end"/>
      </w:r>
      <w:r w:rsidR="00065A10">
        <w:t xml:space="preserve">. </w:t>
      </w:r>
      <w:r w:rsidR="00E67951">
        <w:t xml:space="preserve">Research has shown that </w:t>
      </w:r>
      <w:r w:rsidR="002F56BE">
        <w:t xml:space="preserve">muscle mass </w:t>
      </w:r>
      <w:r w:rsidR="00E67951">
        <w:t xml:space="preserve">measurements </w:t>
      </w:r>
      <w:r w:rsidR="002F56BE">
        <w:t>are associated with</w:t>
      </w:r>
      <w:r w:rsidR="00E67951">
        <w:t xml:space="preserve"> survival and risks of major complications following major surgeries</w:t>
      </w:r>
      <w:r w:rsidR="003D788A">
        <w:t xml:space="preserve"> or treatment plans such as chemotherapy and chemotherapeutic toxicity</w:t>
      </w:r>
      <w:r w:rsidR="00E67951" w:rsidRPr="00C913F3">
        <w:rPr>
          <w:color w:val="auto"/>
        </w:rPr>
        <w:fldChar w:fldCharType="begin">
          <w:fldData xml:space="preserve">PEVuZE5vdGU+PENpdGU+PEF1dGhvcj5QZW5nPC9BdXRob3I+PFllYXI+MjAxMjwvWWVhcj48UmVj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</w:fldData>
        </w:fldChar>
      </w:r>
      <w:r w:rsidR="00065A10">
        <w:rPr>
          <w:color w:val="auto"/>
        </w:rPr>
        <w:instrText xml:space="preserve"> ADDIN EN.CITE </w:instrText>
      </w:r>
      <w:r w:rsidR="00065A10">
        <w:rPr>
          <w:color w:val="auto"/>
        </w:rPr>
        <w:fldChar w:fldCharType="begin">
          <w:fldData xml:space="preserve">PEVuZE5vdGU+PENpdGU+PEF1dGhvcj5QZW5nPC9BdXRob3I+PFllYXI+MjAxMjwvWWVhcj48UmVj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</w:fldData>
        </w:fldChar>
      </w:r>
      <w:r w:rsidR="00065A10">
        <w:rPr>
          <w:color w:val="auto"/>
        </w:rPr>
        <w:instrText xml:space="preserve"> ADDIN EN.CITE.DATA </w:instrText>
      </w:r>
      <w:r w:rsidR="00065A10">
        <w:rPr>
          <w:color w:val="auto"/>
        </w:rPr>
      </w:r>
      <w:r w:rsidR="00065A10">
        <w:rPr>
          <w:color w:val="auto"/>
        </w:rPr>
        <w:fldChar w:fldCharType="end"/>
      </w:r>
      <w:r w:rsidR="00E67951" w:rsidRPr="00C913F3">
        <w:rPr>
          <w:color w:val="auto"/>
        </w:rPr>
      </w:r>
      <w:r w:rsidR="00E67951" w:rsidRPr="00C913F3">
        <w:rPr>
          <w:color w:val="auto"/>
        </w:rPr>
        <w:fldChar w:fldCharType="separate"/>
      </w:r>
      <w:r w:rsidR="00065A10" w:rsidRPr="00065A10">
        <w:rPr>
          <w:noProof/>
          <w:color w:val="auto"/>
          <w:vertAlign w:val="superscript"/>
        </w:rPr>
        <w:t>16</w:t>
      </w:r>
      <w:r w:rsidR="00C81B99">
        <w:rPr>
          <w:noProof/>
          <w:color w:val="auto"/>
          <w:vertAlign w:val="superscript"/>
        </w:rPr>
        <w:t>–</w:t>
      </w:r>
      <w:r w:rsidR="00065A10" w:rsidRPr="00065A10">
        <w:rPr>
          <w:noProof/>
          <w:color w:val="auto"/>
          <w:vertAlign w:val="superscript"/>
        </w:rPr>
        <w:t>18</w:t>
      </w:r>
      <w:r w:rsidR="00E67951" w:rsidRPr="00C913F3">
        <w:rPr>
          <w:color w:val="auto"/>
        </w:rPr>
        <w:fldChar w:fldCharType="end"/>
      </w:r>
      <w:r w:rsidR="00D34808">
        <w:rPr>
          <w:color w:val="auto"/>
        </w:rPr>
        <w:t>.</w:t>
      </w:r>
      <w:r w:rsidR="00E67951" w:rsidRPr="00C913F3">
        <w:rPr>
          <w:color w:val="auto"/>
        </w:rPr>
        <w:t xml:space="preserve"> </w:t>
      </w:r>
      <w:r w:rsidR="00E67951">
        <w:t xml:space="preserve">Therefore, </w:t>
      </w:r>
      <w:r w:rsidR="002F56BE">
        <w:t xml:space="preserve">we would posit </w:t>
      </w:r>
      <w:r w:rsidR="00E67951">
        <w:t>it</w:t>
      </w:r>
      <w:r w:rsidR="002F56BE">
        <w:t xml:space="preserve"> may be beneficial </w:t>
      </w:r>
      <w:r w:rsidR="00E67951">
        <w:t xml:space="preserve">for clinicians to have </w:t>
      </w:r>
      <w:r w:rsidR="002F56BE">
        <w:t xml:space="preserve">body composition data </w:t>
      </w:r>
      <w:r w:rsidR="00E67951">
        <w:t xml:space="preserve">before </w:t>
      </w:r>
      <w:r w:rsidR="002F56BE">
        <w:t xml:space="preserve">counseling patients regarding </w:t>
      </w:r>
      <w:r w:rsidR="00E67951">
        <w:t>treatment options.</w:t>
      </w:r>
    </w:p>
    <w:p w14:paraId="16806BC2" w14:textId="501F24AE" w:rsidR="00E67951" w:rsidRDefault="00E67951" w:rsidP="00BE129E"/>
    <w:p w14:paraId="676B4E84" w14:textId="447A557B" w:rsidR="00065A10" w:rsidRDefault="00E67951" w:rsidP="00BE129E">
      <w:r>
        <w:t>Currently, there are several methods of assessing body composition. Several</w:t>
      </w:r>
      <w:r w:rsidR="00383B03">
        <w:t xml:space="preserve"> methods</w:t>
      </w:r>
      <w:r>
        <w:t>, such as densitometry</w:t>
      </w:r>
      <w:r>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 </w:instrText>
      </w:r>
      <w:r w:rsidR="00A9544B">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DATA </w:instrText>
      </w:r>
      <w:r w:rsidR="00A9544B">
        <w:fldChar w:fldCharType="end"/>
      </w:r>
      <w:r>
        <w:fldChar w:fldCharType="separate"/>
      </w:r>
      <w:r w:rsidR="00A9544B" w:rsidRPr="00A9544B">
        <w:rPr>
          <w:noProof/>
          <w:vertAlign w:val="superscript"/>
        </w:rPr>
        <w:t>12</w:t>
      </w:r>
      <w:r>
        <w:fldChar w:fldCharType="end"/>
      </w:r>
      <w:r>
        <w:t xml:space="preserve"> and air displacement plethysmography (ADP)</w:t>
      </w:r>
      <w:r>
        <w:fldChar w:fldCharType="begin"/>
      </w:r>
      <w:r w:rsidR="00065A10">
        <w:instrText xml:space="preserve"> ADDIN EN.CITE &lt;EndNote&gt;&lt;Cite&gt;&lt;Author&gt;Fields&lt;/Author&gt;&lt;Year&gt;2002&lt;/Year&gt;&lt;RecNum&gt;204&lt;/RecNum&gt;&lt;DisplayText&gt;&lt;style face="superscript"&gt;19&lt;/style&gt;&lt;/DisplayText&gt;&lt;record&gt;&lt;rec-number&gt;204&lt;/rec-number&gt;&lt;foreign-keys&gt;&lt;key app="EN" db-id="0f9fx9ev1srpeve2t9mxewwap02s2zwpazsx" timestamp="1567518684" guid="4a695f13-7677-4a98-b4bd-6911b73039d0"&gt;204&lt;/key&gt;&lt;key app="ENWeb" db-id=""&gt;0&lt;/key&gt;&lt;/foreign-keys&gt;&lt;ref-type name="Journal Article"&gt;17&lt;/ref-type&gt;&lt;contributors&gt;&lt;authors&gt;&lt;author&gt;David A Fields&lt;/author&gt;&lt;author&gt;Michael I Goran&lt;/author&gt;&lt;author&gt;Meagan A McCrory&lt;/author&gt;&lt;/authors&gt;&lt;/contributors&gt;&lt;titles&gt;&lt;title&gt;Body-composition assessment via air-displacement plethysmography in adults and children: a review&lt;/title&gt;&lt;secondary-title&gt;Am J Clin Nutr&lt;/secondary-title&gt;&lt;/titles&gt;&lt;periodical&gt;&lt;full-title&gt;Am J Clin Nutr&lt;/full-title&gt;&lt;/periodical&gt;&lt;pages&gt;453-467&lt;/pages&gt;&lt;volume&gt;75&lt;/volume&gt;&lt;dates&gt;&lt;year&gt;2002&lt;/year&gt;&lt;/dates&gt;&lt;urls&gt;&lt;/urls&gt;&lt;/record&gt;&lt;/Cite&gt;&lt;/EndNote&gt;</w:instrText>
      </w:r>
      <w:r>
        <w:fldChar w:fldCharType="separate"/>
      </w:r>
      <w:r w:rsidR="00065A10" w:rsidRPr="00065A10">
        <w:rPr>
          <w:noProof/>
          <w:vertAlign w:val="superscript"/>
        </w:rPr>
        <w:t>19</w:t>
      </w:r>
      <w:r>
        <w:fldChar w:fldCharType="end"/>
      </w:r>
      <w:r w:rsidR="00383B03">
        <w:t>,</w:t>
      </w:r>
      <w:r>
        <w:t xml:space="preserve"> utilize air weight and displacement</w:t>
      </w:r>
      <w:r w:rsidR="00C81B99">
        <w:t>,</w:t>
      </w:r>
      <w:r>
        <w:t xml:space="preserve"> respectively to estimate percentage body fat and body density. While these methods can be useful, they </w:t>
      </w:r>
      <w:r w:rsidR="00383B03">
        <w:t xml:space="preserve">are unable </w:t>
      </w:r>
      <w:r>
        <w:t>to determine adipose tissue distribution</w:t>
      </w:r>
      <w:r>
        <w:fldChar w:fldCharType="begin">
          <w:fldData xml:space="preserve">PEVuZE5vdGU+PENpdGU+PEF1dGhvcj5Cb3JnYTwvQXV0aG9yPjxZZWFyPjIwMTg8L1llYXI+PFJl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</w:fldData>
        </w:fldChar>
      </w:r>
      <w:r w:rsidR="00065A10">
        <w:instrText xml:space="preserve"> ADDIN EN.CITE </w:instrText>
      </w:r>
      <w:r w:rsidR="00065A10">
        <w:fldChar w:fldCharType="begin">
          <w:fldData xml:space="preserve">PEVuZE5vdGU+PENpdGU+PEF1dGhvcj5Cb3JnYTwvQXV0aG9yPjxZZWFyPjIwMTg8L1llYXI+PFJl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</w:fldData>
        </w:fldChar>
      </w:r>
      <w:r w:rsidR="00065A10">
        <w:instrText xml:space="preserve"> ADDIN EN.CITE.DATA </w:instrText>
      </w:r>
      <w:r w:rsidR="00065A10">
        <w:fldChar w:fldCharType="end"/>
      </w:r>
      <w:r>
        <w:fldChar w:fldCharType="separate"/>
      </w:r>
      <w:r w:rsidR="00065A10" w:rsidRPr="00065A10">
        <w:rPr>
          <w:noProof/>
          <w:vertAlign w:val="superscript"/>
        </w:rPr>
        <w:t>5,19</w:t>
      </w:r>
      <w:r>
        <w:fldChar w:fldCharType="end"/>
      </w:r>
      <w:r w:rsidR="00D34808">
        <w:t>.</w:t>
      </w:r>
      <w:r>
        <w:t xml:space="preserve"> Other</w:t>
      </w:r>
      <w:r w:rsidR="002F56BE">
        <w:t xml:space="preserve"> body</w:t>
      </w:r>
      <w:r>
        <w:t xml:space="preserve"> composition analytic techniques, such as</w:t>
      </w:r>
      <w:r w:rsidR="00C8016D">
        <w:t xml:space="preserve"> </w:t>
      </w:r>
      <w:r>
        <w:t xml:space="preserve">BIA, </w:t>
      </w:r>
      <w:r w:rsidR="009638CA">
        <w:t>base</w:t>
      </w:r>
      <w:r w:rsidR="009638CA">
        <w:t xml:space="preserve"> their</w:t>
      </w:r>
      <w:r w:rsidR="009638CA">
        <w:t xml:space="preserve"> </w:t>
      </w:r>
      <w:r>
        <w:t>analysis upon the differing electric characteristics of fat mass and fat-free mass</w:t>
      </w:r>
      <w:r w:rsidR="00772E24">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 </w:instrText>
      </w:r>
      <w:r w:rsidR="00A9544B">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DATA </w:instrText>
      </w:r>
      <w:r w:rsidR="00A9544B">
        <w:fldChar w:fldCharType="end"/>
      </w:r>
      <w:r w:rsidR="00772E24">
        <w:fldChar w:fldCharType="separate"/>
      </w:r>
      <w:r w:rsidR="00A9544B" w:rsidRPr="00A9544B">
        <w:rPr>
          <w:noProof/>
          <w:vertAlign w:val="superscript"/>
        </w:rPr>
        <w:t>12</w:t>
      </w:r>
      <w:r w:rsidR="00772E24">
        <w:fldChar w:fldCharType="end"/>
      </w:r>
      <w:r w:rsidR="00772E24">
        <w:t>.</w:t>
      </w:r>
      <w:r w:rsidR="00D4068A">
        <w:rPr>
          <w:vertAlign w:val="superscript"/>
        </w:rPr>
        <w:t xml:space="preserve"> </w:t>
      </w:r>
      <w:r>
        <w:t>However</w:t>
      </w:r>
      <w:r w:rsidR="003D788A">
        <w:t>,</w:t>
      </w:r>
      <w:r>
        <w:t xml:space="preserve"> once again this technique fails to adequately assess fat distributions, and </w:t>
      </w:r>
      <w:r w:rsidR="00383B03">
        <w:t xml:space="preserve">it also </w:t>
      </w:r>
      <w:r>
        <w:t>requires more information such as ethnicity, age, and sex</w:t>
      </w:r>
      <w:r w:rsidR="00383B03">
        <w:t xml:space="preserve"> for more accurate measurements</w:t>
      </w:r>
      <w:r w:rsidR="00772E24">
        <w:fldChar w:fldCharType="begin"/>
      </w:r>
      <w:r w:rsidR="00065A10">
        <w:instrText xml:space="preserve"> ADDIN EN.CITE &lt;EndNote&gt;&lt;Cite&gt;&lt;Author&gt;Fields&lt;/Author&gt;&lt;Year&gt;2002&lt;/Year&gt;&lt;RecNum&gt;204&lt;/RecNum&gt;&lt;DisplayText&gt;&lt;style face="superscript"&gt;19&lt;/style&gt;&lt;/DisplayText&gt;&lt;record&gt;&lt;rec-number&gt;204&lt;/rec-number&gt;&lt;foreign-keys&gt;&lt;key app="EN" db-id="0f9fx9ev1srpeve2t9mxewwap02s2zwpazsx" timestamp="1567518684" guid="4a695f13-7677-4a98-b4bd-6911b73039d0"&gt;204&lt;/key&gt;&lt;key app="ENWeb" db-id=""&gt;0&lt;/key&gt;&lt;/foreign-keys&gt;&lt;ref-type name="Journal Article"&gt;17&lt;/ref-type&gt;&lt;contributors&gt;&lt;authors&gt;&lt;author&gt;David A Fields&lt;/author&gt;&lt;author&gt;Michael I Goran&lt;/author&gt;&lt;author&gt;Meagan A McCrory&lt;/author&gt;&lt;/authors&gt;&lt;/contributors&gt;&lt;titles&gt;&lt;title&gt;Body-composition assessment via air-displacement plethysmography in adults and children: a review&lt;/title&gt;&lt;secondary-title&gt;Am J Clin Nutr&lt;/secondary-title&gt;&lt;/titles&gt;&lt;periodical&gt;&lt;full-title&gt;Am J Clin Nutr&lt;/full-title&gt;&lt;/periodical&gt;&lt;pages&gt;453-467&lt;/pages&gt;&lt;volume&gt;75&lt;/volume&gt;&lt;dates&gt;&lt;year&gt;2002&lt;/year&gt;&lt;/dates&gt;&lt;urls&gt;&lt;/urls&gt;&lt;/record&gt;&lt;/Cite&gt;&lt;/EndNote&gt;</w:instrText>
      </w:r>
      <w:r w:rsidR="00772E24">
        <w:fldChar w:fldCharType="separate"/>
      </w:r>
      <w:r w:rsidR="00065A10" w:rsidRPr="00065A10">
        <w:rPr>
          <w:noProof/>
          <w:vertAlign w:val="superscript"/>
        </w:rPr>
        <w:t>19</w:t>
      </w:r>
      <w:r w:rsidR="00772E24">
        <w:fldChar w:fldCharType="end"/>
      </w:r>
      <w:r w:rsidR="00772E24">
        <w:t>.</w:t>
      </w:r>
      <w:r>
        <w:t xml:space="preserve"> </w:t>
      </w:r>
      <w:r w:rsidR="002F56BE">
        <w:t>Conversely</w:t>
      </w:r>
      <w:r>
        <w:t xml:space="preserve">, </w:t>
      </w:r>
      <w:r w:rsidR="002F56BE">
        <w:t>asses</w:t>
      </w:r>
      <w:r w:rsidR="00694DF8">
        <w:t>s</w:t>
      </w:r>
      <w:r w:rsidR="002F56BE">
        <w:t xml:space="preserve">ments such </w:t>
      </w:r>
      <w:r>
        <w:t>as D</w:t>
      </w:r>
      <w:r w:rsidR="00173AAF">
        <w:t>E</w:t>
      </w:r>
      <w:r>
        <w:t>XA</w:t>
      </w:r>
      <w:r w:rsidR="009638CA">
        <w:t xml:space="preserve"> </w:t>
      </w:r>
      <w:r w:rsidR="002F56BE">
        <w:t xml:space="preserve">have </w:t>
      </w:r>
      <w:r>
        <w:t xml:space="preserve">been shown to be useful in body composition assessment, but </w:t>
      </w:r>
      <w:r w:rsidR="002F56BE">
        <w:t xml:space="preserve">have </w:t>
      </w:r>
      <w:r>
        <w:t xml:space="preserve">a tendency to overestimate muscle mass </w:t>
      </w:r>
      <w:r w:rsidR="002F56BE">
        <w:t>with increasing adiposity</w:t>
      </w:r>
      <w:r>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 </w:instrText>
      </w:r>
      <w:r w:rsidR="00A9544B">
        <w:fldChar w:fldCharType="begin">
          <w:fldData xml:space="preserve">PEVuZE5vdGU+PENpdGU+PEF1dGhvcj5CcmVkZWxsYTwvQXV0aG9yPjxZZWFyPjIwMTA8L1llYXI+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==
</w:fldData>
        </w:fldChar>
      </w:r>
      <w:r w:rsidR="00A9544B">
        <w:instrText xml:space="preserve"> ADDIN EN.CITE.DATA </w:instrText>
      </w:r>
      <w:r w:rsidR="00A9544B">
        <w:fldChar w:fldCharType="end"/>
      </w:r>
      <w:r>
        <w:fldChar w:fldCharType="separate"/>
      </w:r>
      <w:r w:rsidR="00A9544B" w:rsidRPr="00A9544B">
        <w:rPr>
          <w:noProof/>
          <w:vertAlign w:val="superscript"/>
        </w:rPr>
        <w:t>12</w:t>
      </w:r>
      <w:r>
        <w:fldChar w:fldCharType="end"/>
      </w:r>
      <w:r w:rsidR="00772E24">
        <w:t>.</w:t>
      </w:r>
      <w:r>
        <w:t xml:space="preserve"> </w:t>
      </w:r>
      <w:r w:rsidR="00065A10">
        <w:t xml:space="preserve">Several protocols have also used </w:t>
      </w:r>
      <w:r w:rsidR="009638CA">
        <w:t xml:space="preserve">the </w:t>
      </w:r>
      <w:r w:rsidR="00065A10">
        <w:t>Region-of-Interest (ROI) method to obtain muscle mass and adipose tissue data within the DICOM-viewing software</w:t>
      </w:r>
      <w:r w:rsidR="000B7401">
        <w:t>, which</w:t>
      </w:r>
      <w:r w:rsidR="00065A10">
        <w:t xml:space="preserve"> has </w:t>
      </w:r>
      <w:r w:rsidR="009638CA">
        <w:t xml:space="preserve">been </w:t>
      </w:r>
      <w:r w:rsidR="00065A10">
        <w:t>shown to have good correlation with BIA body composition analysis for sarcopenia assessment and nutritional assessment</w:t>
      </w:r>
      <w:r w:rsidR="00065A10">
        <w:fldChar w:fldCharType="begin">
          <w:fldData xml:space="preserve">PEVuZE5vdGU+PENpdGU+PEF1dGhvcj5ab3BmczwvQXV0aG9yPjxZZWFyPjIwMjA8L1llYXI+PFJl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</w:fldData>
        </w:fldChar>
      </w:r>
      <w:r w:rsidR="00065A10">
        <w:instrText xml:space="preserve"> ADDIN EN.CITE </w:instrText>
      </w:r>
      <w:r w:rsidR="00065A10">
        <w:fldChar w:fldCharType="begin">
          <w:fldData xml:space="preserve">PEVuZE5vdGU+PENpdGU+PEF1dGhvcj5ab3BmczwvQXV0aG9yPjxZZWFyPjIwMjA8L1llYXI+PFJl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</w:fldData>
        </w:fldChar>
      </w:r>
      <w:r w:rsidR="00065A10">
        <w:instrText xml:space="preserve"> ADDIN EN.CITE.DATA </w:instrText>
      </w:r>
      <w:r w:rsidR="00065A10">
        <w:fldChar w:fldCharType="end"/>
      </w:r>
      <w:r w:rsidR="00065A10">
        <w:fldChar w:fldCharType="separate"/>
      </w:r>
      <w:r w:rsidR="00065A10" w:rsidRPr="00065A10">
        <w:rPr>
          <w:noProof/>
          <w:vertAlign w:val="superscript"/>
        </w:rPr>
        <w:t>20,21</w:t>
      </w:r>
      <w:r w:rsidR="00065A10">
        <w:fldChar w:fldCharType="end"/>
      </w:r>
      <w:r w:rsidR="00065A10">
        <w:t>.</w:t>
      </w:r>
    </w:p>
    <w:p w14:paraId="20E956D2" w14:textId="77777777" w:rsidR="00065A10" w:rsidRDefault="00065A10" w:rsidP="00BE129E"/>
    <w:p w14:paraId="1C6127A3" w14:textId="12133B84" w:rsidR="005F2789" w:rsidRDefault="00E67951" w:rsidP="00BE129E">
      <w:r>
        <w:t>The segmentation procedure developed</w:t>
      </w:r>
      <w:r w:rsidRPr="00C6103B">
        <w:t xml:space="preserve"> </w:t>
      </w:r>
      <w:r>
        <w:t xml:space="preserve">by </w:t>
      </w:r>
      <w:r w:rsidR="00006A07" w:rsidRPr="00624EC5">
        <w:rPr>
          <w:noProof/>
        </w:rPr>
        <w:t>Mourtzakis</w:t>
      </w:r>
      <w:r>
        <w:t xml:space="preserve"> et al. has an advantage over alternative body composition assessments since it can be done on most CT or MRI images and accurately determines adipose tissue distributions and muscle area</w:t>
      </w:r>
      <w:r w:rsidR="00006A07">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65A10">
        <w:instrText xml:space="preserve"> ADDIN EN.CITE.DATA </w:instrText>
      </w:r>
      <w:r w:rsidR="00065A10">
        <w:fldChar w:fldCharType="end"/>
      </w:r>
      <w:r w:rsidR="00006A07">
        <w:fldChar w:fldCharType="separate"/>
      </w:r>
      <w:r w:rsidR="00065A10" w:rsidRPr="00065A10">
        <w:rPr>
          <w:noProof/>
          <w:vertAlign w:val="superscript"/>
        </w:rPr>
        <w:t>13</w:t>
      </w:r>
      <w:r w:rsidR="00006A07">
        <w:fldChar w:fldCharType="end"/>
      </w:r>
      <w:r w:rsidR="00772E24">
        <w:t>.</w:t>
      </w:r>
      <w:r>
        <w:t xml:space="preserve"> Additionally,</w:t>
      </w:r>
      <w:r w:rsidR="000B7401">
        <w:t xml:space="preserve"> axial</w:t>
      </w:r>
      <w:r>
        <w:t xml:space="preserve"> L3 segmentation has </w:t>
      </w:r>
      <w:r w:rsidR="000B7401">
        <w:t xml:space="preserve">the advantage of </w:t>
      </w:r>
      <w:r>
        <w:t>accuracy regardless of patient obesity</w:t>
      </w:r>
      <w:r w:rsidR="000B7401">
        <w:t xml:space="preserve"> status</w:t>
      </w:r>
      <w:r w:rsidR="000B7401">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B7401">
        <w:instrText xml:space="preserve"> ADDIN EN.CITE </w:instrText>
      </w:r>
      <w:r w:rsidR="000B7401">
        <w:fldChar w:fldCharType="begin">
          <w:fldData xml:space="preserve">PEVuZE5vdGU+PENpdGU+PEF1dGhvcj5Nb3VydHpha2lzPC9BdXRob3I+PFllYXI+MjAwODwvWWVh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11c2NsZSwgU2tlbGV0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==
</w:fldData>
        </w:fldChar>
      </w:r>
      <w:r w:rsidR="000B7401">
        <w:instrText xml:space="preserve"> ADDIN EN.CITE.DATA </w:instrText>
      </w:r>
      <w:r w:rsidR="000B7401">
        <w:fldChar w:fldCharType="end"/>
      </w:r>
      <w:r w:rsidR="000B7401">
        <w:fldChar w:fldCharType="separate"/>
      </w:r>
      <w:r w:rsidR="000B7401" w:rsidRPr="000B7401">
        <w:rPr>
          <w:noProof/>
          <w:vertAlign w:val="superscript"/>
        </w:rPr>
        <w:t>13</w:t>
      </w:r>
      <w:r w:rsidR="000B7401">
        <w:fldChar w:fldCharType="end"/>
      </w:r>
      <w:r>
        <w:t xml:space="preserve">. </w:t>
      </w:r>
      <w:r w:rsidR="00AD2A27">
        <w:t>Simila</w:t>
      </w:r>
      <w:r w:rsidR="00442DE0">
        <w:t>r</w:t>
      </w:r>
      <w:r w:rsidR="00AD2A27">
        <w:t xml:space="preserve"> to the </w:t>
      </w:r>
      <w:r>
        <w:t>aforementioned alternatives, the linear measures technique developed by Avrutin et al.</w:t>
      </w:r>
      <w:r>
        <w:fldChar w:fldCharType="begin"/>
      </w:r>
      <w:r w:rsidR="00065A10">
        <w:instrText xml:space="preserve"> ADDIN EN.CITE &lt;EndNote&gt;&lt;Cite&gt;&lt;Author&gt;Avrutin&lt;/Author&gt;&lt;Year&gt;2018&lt;/Year&gt;&lt;RecNum&gt;2&lt;/RecNum&gt;&lt;DisplayText&gt;&lt;style face="superscript"&gt;14&lt;/style&gt;&lt;/DisplayText&gt;&lt;record&gt;&lt;rec-number&gt;2&lt;/rec-number&gt;&lt;foreign-keys&gt;&lt;key app="EN" db-id="0f9fx9ev1srpeve2t9mxewwap02s2zwpazsx" timestamp="1560278568" guid="c5cc5697-d8a9-42d4-8d32-830695b90e3d"&gt;2&lt;/key&gt;&lt;key app="ENWeb" db-id=""&gt;0&lt;/key&gt;&lt;/foreign-keys&gt;&lt;ref-type name="Journal Article"&gt;17&lt;/ref-type&gt;&lt;contributors&gt;&lt;authors&gt;&lt;author&gt;Avrutin, E.&lt;/author&gt;&lt;author&gt;Moisey, L. L.&lt;/author&gt;&lt;author&gt;Zhang, R.&lt;/author&gt;&lt;author&gt;Khattab, J.&lt;/author&gt;&lt;author&gt;Todd, E.&lt;/author&gt;&lt;author&gt;Premji, T.&lt;/author&gt;&lt;author&gt;Kozar, R.&lt;/author&gt;&lt;author&gt;Heyland, D. K.&lt;/author&gt;&lt;author&gt;Mourtzakis, M.&lt;/author&gt;&lt;/authors&gt;&lt;/contributors&gt;&lt;auth-address&gt;Department of Kinesiology, University of Waterloo, Waterloo, Ontario, Canada.&amp;#xD;Department of Surgery, University of Maryland, Baltimore, Maryland, USA.&amp;#xD;Clinical Evaluation Research Unit, Kingston General Hospital, Kingston, Ontario, Canada.&amp;#xD;Department of Critical Care Medicine, Queen&amp;apos;s University, Kingston, Ontario, Canada.&lt;/auth-address&gt;&lt;titles&gt;&lt;title&gt;Clinically Practical Approach for Screening of Low Muscularity Using Electronic Linear Measures on Computed Tomography Images in Critically Ill Patients&lt;/title&gt;&lt;secondary-title&gt;JPEN J Parenter Enteral Nutr&lt;/secondary-title&gt;&lt;/titles&gt;&lt;periodical&gt;&lt;full-title&gt;JPEN J Parenter Enteral Nutr&lt;/full-title&gt;&lt;/periodical&gt;&lt;pages&gt;885-891&lt;/pages&gt;&lt;volume&gt;42&lt;/volume&gt;&lt;number&gt;5&lt;/number&gt;&lt;edition&gt;2018/02/09&lt;/edition&gt;&lt;keywords&gt;&lt;keyword&gt;Icu&lt;/keyword&gt;&lt;keyword&gt;body composition&lt;/keyword&gt;&lt;keyword&gt;intensive care unit&lt;/keyword&gt;&lt;keyword&gt;low muscle mass&lt;/keyword&gt;&lt;keyword&gt;skeletal muscle&lt;/keyword&gt;&lt;/keywords&gt;&lt;dates&gt;&lt;year&gt;2018&lt;/year&gt;&lt;pub-dates&gt;&lt;date&gt;Jul&lt;/date&gt;&lt;/pub-dates&gt;&lt;/dates&gt;&lt;isbn&gt;1941-2444 (Electronic)&amp;#xD;0148-6071 (Linking)&lt;/isbn&gt;&lt;accession-num&gt;29417591&lt;/accession-num&gt;&lt;urls&gt;&lt;related-urls&gt;&lt;url&gt;https://www.ncbi.nlm.nih.gov/pubmed/29417591&lt;/url&gt;&lt;/related-urls&gt;&lt;/urls&gt;&lt;electronic-resource-num&gt;10.1002/jpen.1019&lt;/electronic-resource-num&gt;&lt;/record&gt;&lt;/Cite&gt;&lt;/EndNote&gt;</w:instrText>
      </w:r>
      <w:r>
        <w:fldChar w:fldCharType="separate"/>
      </w:r>
      <w:r w:rsidR="00065A10" w:rsidRPr="00065A10">
        <w:rPr>
          <w:noProof/>
          <w:vertAlign w:val="superscript"/>
        </w:rPr>
        <w:t>14</w:t>
      </w:r>
      <w:r>
        <w:fldChar w:fldCharType="end"/>
      </w:r>
      <w:r>
        <w:t xml:space="preserve"> does not have the ability to assess fat distribution. </w:t>
      </w:r>
      <w:r w:rsidR="00572A61">
        <w:t>Recently, researchers have demonstrated disparate in body segmentation, especially in methods measuring</w:t>
      </w:r>
      <w:r w:rsidR="00862212">
        <w:t xml:space="preserve"> psoas muscles</w:t>
      </w:r>
      <w:r w:rsidR="007F0055">
        <w:t xml:space="preserve"> alone</w:t>
      </w:r>
      <w:r w:rsidR="00572A61">
        <w:fldChar w:fldCharType="begin"/>
      </w:r>
      <w:r w:rsidR="00065A10">
        <w:instrText xml:space="preserve"> ADDIN EN.CITE &lt;EndNote&gt;&lt;Cite&gt;&lt;Author&gt;Baracos&lt;/Author&gt;&lt;Year&gt;2017&lt;/Year&gt;&lt;RecNum&gt;235&lt;/RecNum&gt;&lt;DisplayText&gt;&lt;style face="superscript"&gt;22&lt;/style&gt;&lt;/DisplayText&gt;&lt;record&gt;&lt;rec-number&gt;235&lt;/rec-number&gt;&lt;foreign-keys&gt;&lt;key app="EN" db-id="0f9fx9ev1srpeve2t9mxewwap02s2zwpazsx" timestamp="1586833174" guid="c77fc2e2-3e63-4ed0-ba19-b3c5632525e9"&gt;235&lt;/key&gt;&lt;key app="ENWeb" db-id=""&gt;0&lt;/key&gt;&lt;/foreign-keys&gt;&lt;ref-type name="Journal Article"&gt;17&lt;/ref-type&gt;&lt;contributors&gt;&lt;authors&gt;&lt;author&gt;Baracos, V. E.&lt;/author&gt;&lt;/authors&gt;&lt;/contributors&gt;&lt;auth-address&gt;Department of Oncology, University of Alberta, 11560 University Avenue, Edmonton, AB, T6G1Z2, Canada.&lt;/auth-address&gt;&lt;titles&gt;&lt;title&gt;Psoas as a sentinel muscle for sarcopenia: a flawed premise&lt;/title&gt;&lt;secondary-title&gt;J Cachexia Sarcopenia Muscle&lt;/secondary-title&gt;&lt;/titles&gt;&lt;periodical&gt;&lt;full-title&gt;J Cachexia Sarcopenia Muscle&lt;/full-title&gt;&lt;/periodical&gt;&lt;pages&gt;527-528&lt;/pages&gt;&lt;volume&gt;8&lt;/volume&gt;&lt;number&gt;4&lt;/number&gt;&lt;edition&gt;2017/07/05&lt;/edition&gt;&lt;keywords&gt;&lt;keyword&gt;Female&lt;/keyword&gt;&lt;keyword&gt;Humans&lt;/keyword&gt;&lt;keyword&gt;Muscles&lt;/keyword&gt;&lt;keyword&gt;Ovarian Neoplasms&lt;/keyword&gt;&lt;keyword&gt;*Psoas Muscles&lt;/keyword&gt;&lt;keyword&gt;*Sarcopenia&lt;/keyword&gt;&lt;/keywords&gt;&lt;dates&gt;&lt;year&gt;2017&lt;/year&gt;&lt;pub-dates&gt;&lt;date&gt;Aug&lt;/date&gt;&lt;/pub-dates&gt;&lt;/dates&gt;&lt;isbn&gt;2190-6009 (Electronic)&amp;#xD;2190-5991 (Linking)&lt;/isbn&gt;&lt;accession-num&gt;28675689&lt;/accession-num&gt;&lt;urls&gt;&lt;related-urls&gt;&lt;url&gt;https://www.ncbi.nlm.nih.gov/pubmed/28675689&lt;/url&gt;&lt;/related-urls&gt;&lt;/urls&gt;&lt;custom2&gt;PMC5566635&lt;/custom2&gt;&lt;electronic-resource-num&gt;10.1002/jcsm.12221&lt;/electronic-resource-num&gt;&lt;/record&gt;&lt;/Cite&gt;&lt;/EndNote&gt;</w:instrText>
      </w:r>
      <w:r w:rsidR="00572A61">
        <w:fldChar w:fldCharType="separate"/>
      </w:r>
      <w:r w:rsidR="00065A10" w:rsidRPr="00065A10">
        <w:rPr>
          <w:noProof/>
          <w:vertAlign w:val="superscript"/>
        </w:rPr>
        <w:t>22</w:t>
      </w:r>
      <w:r w:rsidR="00572A61">
        <w:fldChar w:fldCharType="end"/>
      </w:r>
      <w:r w:rsidR="00772E24">
        <w:t>.</w:t>
      </w:r>
      <w:r w:rsidR="00862212">
        <w:t xml:space="preserve"> </w:t>
      </w:r>
      <w:r w:rsidR="00572A61">
        <w:t xml:space="preserve">Psoas muscle mass </w:t>
      </w:r>
      <w:r w:rsidR="000B7401">
        <w:t xml:space="preserve">alone </w:t>
      </w:r>
      <w:r w:rsidR="00572A61">
        <w:t>is</w:t>
      </w:r>
      <w:r w:rsidR="00862212">
        <w:t xml:space="preserve"> not highly representative of the lumbar muscle quantity</w:t>
      </w:r>
      <w:r w:rsidR="00E3205B">
        <w:t xml:space="preserve"> or systematic muscle wasting</w:t>
      </w:r>
      <w:r w:rsidR="007F0055">
        <w:t>, and may not be highly correlated with clinical outcomes</w:t>
      </w:r>
      <w:r w:rsidR="0066732E">
        <w:fldChar w:fldCharType="begin"/>
      </w:r>
      <w:r w:rsidR="00065A10">
        <w:instrText xml:space="preserve"> ADDIN EN.CITE &lt;EndNote&gt;&lt;Cite&gt;&lt;Author&gt;Baracos&lt;/Author&gt;&lt;Year&gt;2017&lt;/Year&gt;&lt;RecNum&gt;235&lt;/RecNum&gt;&lt;DisplayText&gt;&lt;style face="superscript"&gt;22&lt;/style&gt;&lt;/DisplayText&gt;&lt;record&gt;&lt;rec-number&gt;235&lt;/rec-number&gt;&lt;foreign-keys&gt;&lt;key app="EN" db-id="0f9fx9ev1srpeve2t9mxewwap02s2zwpazsx" timestamp="1586833174" guid="c77fc2e2-3e63-4ed0-ba19-b3c5632525e9"&gt;235&lt;/key&gt;&lt;key app="ENWeb" db-id=""&gt;0&lt;/key&gt;&lt;/foreign-keys&gt;&lt;ref-type name="Journal Article"&gt;17&lt;/ref-type&gt;&lt;contributors&gt;&lt;authors&gt;&lt;author&gt;Baracos, V. E.&lt;/author&gt;&lt;/authors&gt;&lt;/contributors&gt;&lt;auth-address&gt;Department of Oncology, University of Alberta, 11560 University Avenue, Edmonton, AB, T6G1Z2, Canada.&lt;/auth-address&gt;&lt;titles&gt;&lt;title&gt;Psoas as a sentinel muscle for sarcopenia: a flawed premise&lt;/title&gt;&lt;secondary-title&gt;J Cachexia Sarcopenia Muscle&lt;/secondary-title&gt;&lt;/titles&gt;&lt;periodical&gt;&lt;full-title&gt;J Cachexia Sarcopenia Muscle&lt;/full-title&gt;&lt;/periodical&gt;&lt;pages&gt;527-528&lt;/pages&gt;&lt;volume&gt;8&lt;/volume&gt;&lt;number&gt;4&lt;/number&gt;&lt;edition&gt;2017/07/05&lt;/edition&gt;&lt;keywords&gt;&lt;keyword&gt;Female&lt;/keyword&gt;&lt;keyword&gt;Humans&lt;/keyword&gt;&lt;keyword&gt;Muscles&lt;/keyword&gt;&lt;keyword&gt;Ovarian Neoplasms&lt;/keyword&gt;&lt;keyword&gt;*Psoas Muscles&lt;/keyword&gt;&lt;keyword&gt;*Sarcopenia&lt;/keyword&gt;&lt;/keywords&gt;&lt;dates&gt;&lt;year&gt;2017&lt;/year&gt;&lt;pub-dates&gt;&lt;date&gt;Aug&lt;/date&gt;&lt;/pub-dates&gt;&lt;/dates&gt;&lt;isbn&gt;2190-6009 (Electronic)&amp;#xD;2190-5991 (Linking)&lt;/isbn&gt;&lt;accession-num&gt;28675689&lt;/accession-num&gt;&lt;urls&gt;&lt;related-urls&gt;&lt;url&gt;https://www.ncbi.nlm.nih.gov/pubmed/28675689&lt;/url&gt;&lt;/related-urls&gt;&lt;/urls&gt;&lt;custom2&gt;PMC5566635&lt;/custom2&gt;&lt;electronic-resource-num&gt;10.1002/jcsm.12221&lt;/electronic-resource-num&gt;&lt;/record&gt;&lt;/Cite&gt;&lt;/EndNote&gt;</w:instrText>
      </w:r>
      <w:r w:rsidR="0066732E">
        <w:fldChar w:fldCharType="separate"/>
      </w:r>
      <w:r w:rsidR="00065A10" w:rsidRPr="00065A10">
        <w:rPr>
          <w:noProof/>
          <w:vertAlign w:val="superscript"/>
        </w:rPr>
        <w:t>22</w:t>
      </w:r>
      <w:r w:rsidR="0066732E">
        <w:fldChar w:fldCharType="end"/>
      </w:r>
      <w:r w:rsidR="00772E24">
        <w:t>.</w:t>
      </w:r>
      <w:r w:rsidR="00E3205B">
        <w:t xml:space="preserve"> </w:t>
      </w:r>
      <w:r w:rsidR="00572A61">
        <w:t xml:space="preserve">This problem may be more concerning in linear measurement, as psoas muscle is the major muscle group in assessment. </w:t>
      </w:r>
      <w:r w:rsidR="000B7401">
        <w:t xml:space="preserve">However, our outlined technique includes bilateral psoas and paraspinal muscle estimations to gauge a more accurate, while still rapid and convenient assessment of cross-sectional muscle mass. </w:t>
      </w:r>
      <w:r w:rsidR="005F2789">
        <w:t>Future studies that validate the accordance between CT/MRI linear measurement and segmentation methods and their correlation to clinical outcomes are warranted.</w:t>
      </w:r>
    </w:p>
    <w:p w14:paraId="6109BA6E" w14:textId="77777777" w:rsidR="00E67951" w:rsidRDefault="00E67951" w:rsidP="00BE129E"/>
    <w:p w14:paraId="4D41ECD2" w14:textId="331EB540" w:rsidR="00E67951" w:rsidRDefault="00E67951" w:rsidP="00BE129E">
      <w:r>
        <w:t>Both the L3 segmentation and linear measure</w:t>
      </w:r>
      <w:r w:rsidR="000B7401">
        <w:t>ment</w:t>
      </w:r>
      <w:r>
        <w:t xml:space="preserve"> procedures were initially designed to rapidly and accurately assess body-wide muscle content. By segmenting at the L3 vertebrae only, the protocol saves time while still providing the researchers or clinicians enough information to determine the patient’s </w:t>
      </w:r>
      <w:r w:rsidR="002F56BE">
        <w:t xml:space="preserve">lean muscle mass </w:t>
      </w:r>
      <w:r>
        <w:t xml:space="preserve">and </w:t>
      </w:r>
      <w:r w:rsidR="002F56BE">
        <w:t xml:space="preserve">adiposity </w:t>
      </w:r>
      <w:r>
        <w:t>status. However, even though L3 segmentation takes far less time than full body segmentation, it can still be time-consuming and expensive to use the Slice-O-Matic softwa</w:t>
      </w:r>
      <w:r w:rsidR="00572A61">
        <w:t>re</w:t>
      </w:r>
      <w:r>
        <w:t xml:space="preserve">. </w:t>
      </w:r>
      <w:r w:rsidR="002F56BE">
        <w:t>Conversely</w:t>
      </w:r>
      <w:r>
        <w:t>, linear measure</w:t>
      </w:r>
      <w:r>
        <w:rPr>
          <w:rFonts w:hint="eastAsia"/>
          <w:lang w:eastAsia="zh-CN"/>
        </w:rPr>
        <w:t>ment</w:t>
      </w:r>
      <w:r>
        <w:t xml:space="preserve">s </w:t>
      </w:r>
      <w:r w:rsidR="000B7401">
        <w:t xml:space="preserve">have the potential </w:t>
      </w:r>
      <w:r>
        <w:lastRenderedPageBreak/>
        <w:t xml:space="preserve">to be as accurate as </w:t>
      </w:r>
      <w:r w:rsidR="000B7401">
        <w:t xml:space="preserve">the </w:t>
      </w:r>
      <w:r>
        <w:t>L3 segmentation in assessing muscle status and sarcopenia in critically ill patients</w:t>
      </w:r>
      <w:r>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EyPC9SZWNOdW0+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</w:fldData>
        </w:fldChar>
      </w:r>
      <w:r w:rsidR="00065A10">
        <w:instrText xml:space="preserve"> ADDIN EN.CITE </w:instrText>
      </w:r>
      <w:r w:rsidR="00065A10">
        <w:fldChar w:fldCharType="begin">
          <w:fldData xml:space="preserve">PEVuZE5vdGU+PENpdGU+PEF1dGhvcj5BdnJ1dGluPC9BdXRob3I+PFllYXI+MjAxODwvWWVhcj48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</w:fldData>
        </w:fldChar>
      </w:r>
      <w:r w:rsidR="00065A10">
        <w:instrText xml:space="preserve"> ADDIN EN.CITE.DATA </w:instrText>
      </w:r>
      <w:r w:rsidR="00065A10">
        <w:fldChar w:fldCharType="end"/>
      </w:r>
      <w:r>
        <w:fldChar w:fldCharType="separate"/>
      </w:r>
      <w:r w:rsidR="00065A10" w:rsidRPr="00065A10">
        <w:rPr>
          <w:noProof/>
          <w:vertAlign w:val="superscript"/>
        </w:rPr>
        <w:t>14,15</w:t>
      </w:r>
      <w:r>
        <w:fldChar w:fldCharType="end"/>
      </w:r>
      <w:r w:rsidR="00772E24">
        <w:t>.</w:t>
      </w:r>
      <w:r w:rsidR="006C45E5">
        <w:t xml:space="preserve"> We have </w:t>
      </w:r>
      <w:r w:rsidR="00315DF0">
        <w:t>demonstrated</w:t>
      </w:r>
      <w:r w:rsidR="006C45E5">
        <w:t xml:space="preserve"> such relationship in</w:t>
      </w:r>
      <w:r w:rsidR="00EF5994">
        <w:t xml:space="preserve"> the T3 renal cell carcinoma cohort,</w:t>
      </w:r>
      <w:r w:rsidR="007D49CC">
        <w:t xml:space="preserve"> </w:t>
      </w:r>
      <w:r w:rsidR="00315DF0">
        <w:t xml:space="preserve">where the skeletal muscle </w:t>
      </w:r>
      <w:r w:rsidR="00354D4F">
        <w:t xml:space="preserve">measured by linear measurements is closely correlated with the </w:t>
      </w:r>
      <w:r w:rsidR="00112E44">
        <w:t>value measured by segmentation (</w:t>
      </w:r>
      <w:r w:rsidR="00CD6EE2" w:rsidRPr="009638CA">
        <w:rPr>
          <w:b/>
          <w:bCs/>
        </w:rPr>
        <w:t xml:space="preserve">Figure </w:t>
      </w:r>
      <w:r w:rsidR="000405C7" w:rsidRPr="009638CA">
        <w:rPr>
          <w:b/>
          <w:bCs/>
        </w:rPr>
        <w:t>6</w:t>
      </w:r>
      <w:r w:rsidR="00CD6EE2">
        <w:t>)</w:t>
      </w:r>
      <w:r w:rsidR="00112E44">
        <w:t>.</w:t>
      </w:r>
      <w:r>
        <w:t xml:space="preserve"> </w:t>
      </w:r>
      <w:r w:rsidR="000B7401">
        <w:t>I</w:t>
      </w:r>
      <w:r>
        <w:t xml:space="preserve">mportantly, the method is extremely </w:t>
      </w:r>
      <w:r w:rsidR="00006A07">
        <w:t>fast,</w:t>
      </w:r>
      <w:r>
        <w:t xml:space="preserve"> and the imaging software is free. However, the most notable limitation to the linear measurement procedure is its lack of ability to assess adipose tissue content, which limits the clinicians to contexts where general assessment of muscle content is sufficient.</w:t>
      </w:r>
    </w:p>
    <w:p w14:paraId="75270C7A" w14:textId="77777777" w:rsidR="00E67951" w:rsidRDefault="00E67951" w:rsidP="00BE129E"/>
    <w:p w14:paraId="76169C81" w14:textId="4E449428" w:rsidR="00E67951" w:rsidRDefault="00E67951" w:rsidP="00BE129E">
      <w:r>
        <w:t xml:space="preserve">There are </w:t>
      </w:r>
      <w:r w:rsidR="003D2227">
        <w:t xml:space="preserve">three </w:t>
      </w:r>
      <w:r>
        <w:t>critical steps in both segmentation and linear measurement procedures. First, clinicians and researchers should identify</w:t>
      </w:r>
      <w:r w:rsidR="003D788A">
        <w:t xml:space="preserve"> the</w:t>
      </w:r>
      <w:r>
        <w:t xml:space="preserve"> middle of the L3 vertebrae to achieve consistency. The middle of the L3 vertebrae will be the </w:t>
      </w:r>
      <w:r w:rsidR="003831D3">
        <w:t xml:space="preserve">slice </w:t>
      </w:r>
      <w:r>
        <w:t xml:space="preserve">where the marrow of the transverse processes </w:t>
      </w:r>
      <w:r w:rsidR="003831D3">
        <w:t xml:space="preserve">is </w:t>
      </w:r>
      <w:r>
        <w:t xml:space="preserve">most prominent. The axial L3 vertebrae slice is more easily identified with the aid of a cross-linked sagittal or coronal view. Researchers or clinicians can first find L1 vertebrae or sacrum as </w:t>
      </w:r>
      <w:r w:rsidR="00AD2A27">
        <w:t xml:space="preserve">the </w:t>
      </w:r>
      <w:r>
        <w:t>reference point, keeping in mind that the presence of six lumbar vertebrae instead of five is a normal variant. The next crucial step is identifying muscles. In linear measurements, the quadratus lumborum should not be included while taking the vertical and horizontal measurements.</w:t>
      </w:r>
      <w:r w:rsidR="003D2227">
        <w:t xml:space="preserve"> </w:t>
      </w:r>
      <w:bookmarkStart w:id="4" w:name="_Hlk55765938"/>
      <w:r w:rsidR="000B7401">
        <w:t>Third, r</w:t>
      </w:r>
      <w:r w:rsidR="003D2227">
        <w:t>esearchers should also pay close attention when labeling VAT in the segmentation protocol, as the colon content may sometimes be tagged as visceral adipose tissue</w:t>
      </w:r>
      <w:r w:rsidR="003D2227">
        <w:fldChar w:fldCharType="begin"/>
      </w:r>
      <w:r w:rsidR="00065A10">
        <w:instrText xml:space="preserve"> ADDIN EN.CITE &lt;EndNote&gt;&lt;Cite&gt;&lt;Author&gt;Potretzke&lt;/Author&gt;&lt;Year&gt;2004&lt;/Year&gt;&lt;RecNum&gt;250&lt;/RecNum&gt;&lt;DisplayText&gt;&lt;style face="superscript"&gt;23&lt;/style&gt;&lt;/DisplayText&gt;&lt;record&gt;&lt;rec-number&gt;250&lt;/rec-number&gt;&lt;foreign-keys&gt;&lt;key app="EN" db-id="0f9fx9ev1srpeve2t9mxewwap02s2zwpazsx" timestamp="1604860338" guid="d5bb96ed-4bbc-4eb9-acd7-3d764b62a03f"&gt;250&lt;/key&gt;&lt;key app="ENWeb" db-id=""&gt;0&lt;/key&gt;&lt;/foreign-keys&gt;&lt;ref-type name="Journal Article"&gt;17&lt;/ref-type&gt;&lt;contributors&gt;&lt;authors&gt;&lt;author&gt;Potretzke, Aaron M.&lt;/author&gt;&lt;author&gt;Schmitz, Kathryn H.&lt;/author&gt;&lt;author&gt;Jensen, Michale D.&lt;/author&gt;&lt;/authors&gt;&lt;/contributors&gt;&lt;titles&gt;&lt;title&gt;Preventing overestimation of pixels in computed tomography assessment of visceral fat&lt;/title&gt;&lt;secondary-title&gt;Obesity Research&lt;/secondary-title&gt;&lt;/titles&gt;&lt;periodical&gt;&lt;full-title&gt;Obesity Research&lt;/full-title&gt;&lt;/periodical&gt;&lt;pages&gt;1698-1701&lt;/pages&gt;&lt;volume&gt;12&lt;/volume&gt;&lt;number&gt;10&lt;/number&gt;&lt;dates&gt;&lt;year&gt;2004&lt;/year&gt;&lt;/dates&gt;&lt;urls&gt;&lt;/urls&gt;&lt;/record&gt;&lt;/Cite&gt;&lt;/EndNote&gt;</w:instrText>
      </w:r>
      <w:r w:rsidR="003D2227">
        <w:fldChar w:fldCharType="separate"/>
      </w:r>
      <w:r w:rsidR="00065A10" w:rsidRPr="00065A10">
        <w:rPr>
          <w:noProof/>
          <w:vertAlign w:val="superscript"/>
        </w:rPr>
        <w:t>23</w:t>
      </w:r>
      <w:r w:rsidR="003D2227">
        <w:fldChar w:fldCharType="end"/>
      </w:r>
      <w:r w:rsidR="003D2227">
        <w:t xml:space="preserve">. When such </w:t>
      </w:r>
      <w:r w:rsidR="00AD2A27">
        <w:t xml:space="preserve">an </w:t>
      </w:r>
      <w:r w:rsidR="003D2227">
        <w:t>error occurs, researchers should erase these areas before moving on to the next step.</w:t>
      </w:r>
      <w:bookmarkEnd w:id="4"/>
    </w:p>
    <w:p w14:paraId="5C7EE830" w14:textId="77777777" w:rsidR="00E67951" w:rsidRDefault="00E67951" w:rsidP="00BE129E"/>
    <w:p w14:paraId="0B9E65DD" w14:textId="124E225D" w:rsidR="00E67951" w:rsidRDefault="00E67951" w:rsidP="00BE129E">
      <w:r>
        <w:t xml:space="preserve">A common issue in segmentation is poor CT or MRI image quality (see </w:t>
      </w:r>
      <w:r w:rsidR="00AD2A27" w:rsidRPr="009638CA">
        <w:rPr>
          <w:b/>
          <w:bCs/>
        </w:rPr>
        <w:t>R</w:t>
      </w:r>
      <w:r w:rsidRPr="009638CA">
        <w:rPr>
          <w:b/>
          <w:bCs/>
        </w:rPr>
        <w:t xml:space="preserve">epresentative </w:t>
      </w:r>
      <w:r w:rsidR="00AD2A27" w:rsidRPr="009638CA">
        <w:rPr>
          <w:b/>
          <w:bCs/>
        </w:rPr>
        <w:t>R</w:t>
      </w:r>
      <w:r w:rsidRPr="009638CA">
        <w:rPr>
          <w:b/>
          <w:bCs/>
        </w:rPr>
        <w:t>esults</w:t>
      </w:r>
      <w:r>
        <w:t xml:space="preserve"> for examples). In some cases, the poor quality does not render the image useless, but in other cases the image may need to be excluded from analysis</w:t>
      </w:r>
      <w:r w:rsidR="00BB6CB5">
        <w:t xml:space="preserve">. </w:t>
      </w:r>
      <w:r>
        <w:t>Another, possibly unavoidable, limitation of the segmentation of a single image includes the random variation of solid organ position from image to image</w:t>
      </w:r>
      <w:r w:rsidR="00BB6CB5">
        <w:t>.</w:t>
      </w:r>
    </w:p>
    <w:p w14:paraId="56B67C64" w14:textId="77777777" w:rsidR="00E67951" w:rsidRDefault="00E67951" w:rsidP="00BE129E"/>
    <w:p w14:paraId="31CEEF81" w14:textId="56D2C935" w:rsidR="00E67951" w:rsidRDefault="00E67951" w:rsidP="00BE129E">
      <w:r>
        <w:t xml:space="preserve">Other common issues for both L3 segmentation analysis and linear measurement analysis are often related to inter and intra-rater variation. </w:t>
      </w:r>
      <w:r w:rsidR="00AD2A27">
        <w:t xml:space="preserve">As would be the case with </w:t>
      </w:r>
      <w:r>
        <w:t>most protocols, a certain amount of variation between observers and between a single individual’s separate trials can be expected. To account for and minimize inter-rater variation with multiple people performing analysis, the team of researchers or clinicians can test for any statistically significant variations in surface area measurements and average HU from the same image.</w:t>
      </w:r>
      <w:r w:rsidR="00B85B94">
        <w:t xml:space="preserve"> </w:t>
      </w:r>
      <w:r>
        <w:t xml:space="preserve">Take special note of HU variation as this will indicate </w:t>
      </w:r>
      <w:r w:rsidR="00AD2A27">
        <w:t xml:space="preserve">whether </w:t>
      </w:r>
      <w:r>
        <w:t>researchers or clinicians who have very similar surface areas for the same image are indeed tagging the tissues approximately the same. To test for significant intra-rater variation for an individual, researchers or clinicians may take a small subset of images and segment each image until all replicas for each image are within a narrow</w:t>
      </w:r>
      <w:r w:rsidR="000B7401">
        <w:t>,</w:t>
      </w:r>
      <w:r>
        <w:t xml:space="preserve"> statistically insignificant margin.</w:t>
      </w:r>
    </w:p>
    <w:p w14:paraId="3A9585C1" w14:textId="153907BF" w:rsidR="005107CE" w:rsidRDefault="005107CE" w:rsidP="00BE129E"/>
    <w:p w14:paraId="3AB67E79" w14:textId="4806E181" w:rsidR="00DE47BA" w:rsidRDefault="005107CE" w:rsidP="00BE129E">
      <w:r>
        <w:t xml:space="preserve">We acknowledge that </w:t>
      </w:r>
      <w:r w:rsidR="00AD2A27">
        <w:t xml:space="preserve">both </w:t>
      </w:r>
      <w:r>
        <w:t xml:space="preserve">the </w:t>
      </w:r>
      <w:r w:rsidR="00583F42">
        <w:t xml:space="preserve">protocols presented here have limitations in </w:t>
      </w:r>
      <w:r>
        <w:t xml:space="preserve">body composition analysis </w:t>
      </w:r>
      <w:r w:rsidR="00583F42">
        <w:t xml:space="preserve">as only </w:t>
      </w:r>
      <w:r>
        <w:t xml:space="preserve">a single slice </w:t>
      </w:r>
      <w:r w:rsidR="00583F42">
        <w:t>is used.</w:t>
      </w:r>
      <w:r w:rsidR="00B85B94">
        <w:t xml:space="preserve"> </w:t>
      </w:r>
      <w:r w:rsidR="00583F42">
        <w:t xml:space="preserve">As suggested by </w:t>
      </w:r>
      <w:r w:rsidR="001C393E">
        <w:t>Shen et al</w:t>
      </w:r>
      <w:r w:rsidR="003F1C5A">
        <w:t>.</w:t>
      </w:r>
      <w:r w:rsidR="001C393E">
        <w:t xml:space="preserve">, the 3D analysis may provide more accurate </w:t>
      </w:r>
      <w:r w:rsidR="00C30190">
        <w:t>information for the abdominal visceral fat</w:t>
      </w:r>
      <w:r w:rsidR="00DE47BA">
        <w:t>, and single-slice analysis for VAT is at different levels for men and women</w:t>
      </w:r>
      <w:r w:rsidR="00C30190">
        <w:fldChar w:fldCharType="begin">
          <w:fldData xml:space="preserve">PEVuZE5vdGU+PENpdGU+PEF1dGhvcj5TaGVuPC9BdXRob3I+PFllYXI+MjAwNDwvWWVhcj48UmVj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</w:fldData>
        </w:fldChar>
      </w:r>
      <w:r w:rsidR="00065A10">
        <w:instrText xml:space="preserve"> ADDIN EN.CITE </w:instrText>
      </w:r>
      <w:r w:rsidR="00065A10">
        <w:fldChar w:fldCharType="begin">
          <w:fldData xml:space="preserve">PEVuZE5vdGU+PENpdGU+PEF1dGhvcj5TaGVuPC9BdXRob3I+PFllYXI+MjAwNDwvWWVhcj48UmVj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</w:fldData>
        </w:fldChar>
      </w:r>
      <w:r w:rsidR="00065A10">
        <w:instrText xml:space="preserve"> ADDIN EN.CITE.DATA </w:instrText>
      </w:r>
      <w:r w:rsidR="00065A10">
        <w:fldChar w:fldCharType="end"/>
      </w:r>
      <w:r w:rsidR="00C30190">
        <w:fldChar w:fldCharType="separate"/>
      </w:r>
      <w:r w:rsidR="00065A10" w:rsidRPr="00065A10">
        <w:rPr>
          <w:noProof/>
          <w:vertAlign w:val="superscript"/>
        </w:rPr>
        <w:t>24</w:t>
      </w:r>
      <w:r w:rsidR="00C30190">
        <w:fldChar w:fldCharType="end"/>
      </w:r>
      <w:r w:rsidR="00DE47BA">
        <w:t xml:space="preserve">. </w:t>
      </w:r>
      <w:r w:rsidR="009B0125">
        <w:t>However, the</w:t>
      </w:r>
      <w:r w:rsidR="00DE47BA">
        <w:t xml:space="preserve"> protocols </w:t>
      </w:r>
      <w:r w:rsidR="003641C0">
        <w:t>discussed</w:t>
      </w:r>
      <w:r w:rsidR="009B0125">
        <w:t xml:space="preserve"> here are still </w:t>
      </w:r>
      <w:r w:rsidR="003641C0">
        <w:t>valuable as they</w:t>
      </w:r>
      <w:r w:rsidR="00DE47BA">
        <w:t xml:space="preserve"> provide</w:t>
      </w:r>
      <w:r w:rsidR="003641C0">
        <w:t xml:space="preserve"> quick assessment</w:t>
      </w:r>
      <w:r w:rsidR="00F4135D">
        <w:t>s</w:t>
      </w:r>
      <w:r w:rsidR="003641C0">
        <w:t xml:space="preserve"> of muscle as well as adipose tissue,</w:t>
      </w:r>
      <w:r w:rsidR="00F4135D">
        <w:t xml:space="preserve"> which</w:t>
      </w:r>
      <w:r w:rsidR="003641C0">
        <w:t xml:space="preserve"> can be used for </w:t>
      </w:r>
      <w:r w:rsidR="00DE47BA">
        <w:lastRenderedPageBreak/>
        <w:t>sarcopenia</w:t>
      </w:r>
      <w:r w:rsidR="003641C0">
        <w:t xml:space="preserve"> screening in clinic</w:t>
      </w:r>
      <w:r w:rsidR="00AD2A27">
        <w:t>s</w:t>
      </w:r>
      <w:r w:rsidR="003641C0">
        <w:t>.</w:t>
      </w:r>
    </w:p>
    <w:p w14:paraId="665C3100" w14:textId="77777777" w:rsidR="00DE47BA" w:rsidRDefault="00DE47BA" w:rsidP="00BE129E"/>
    <w:p w14:paraId="1283D125" w14:textId="157CFEE4" w:rsidR="00E4486E" w:rsidRPr="00B85B94" w:rsidRDefault="00E4486E" w:rsidP="00BE129E">
      <w:pPr>
        <w:rPr>
          <w:rFonts w:asciiTheme="minorHAnsi" w:hAnsiTheme="minorHAnsi" w:cstheme="minorHAnsi"/>
        </w:rPr>
      </w:pPr>
      <w:r w:rsidRPr="00B85B94">
        <w:rPr>
          <w:rFonts w:asciiTheme="minorHAnsi" w:hAnsiTheme="minorHAnsi" w:cstheme="minorHAnsi"/>
        </w:rPr>
        <w:t xml:space="preserve">Moreover, </w:t>
      </w:r>
      <w:r w:rsidR="003641C0" w:rsidRPr="00B85B94">
        <w:rPr>
          <w:rFonts w:asciiTheme="minorHAnsi" w:hAnsiTheme="minorHAnsi" w:cstheme="minorHAnsi"/>
        </w:rPr>
        <w:t xml:space="preserve">there have been </w:t>
      </w:r>
      <w:r w:rsidRPr="00B85B94">
        <w:rPr>
          <w:rFonts w:asciiTheme="minorHAnsi" w:hAnsiTheme="minorHAnsi" w:cstheme="minorHAnsi"/>
        </w:rPr>
        <w:t xml:space="preserve">many </w:t>
      </w:r>
      <w:r w:rsidR="00F4135D" w:rsidRPr="00B85B94">
        <w:rPr>
          <w:rFonts w:asciiTheme="minorHAnsi" w:hAnsiTheme="minorHAnsi" w:cstheme="minorHAnsi"/>
        </w:rPr>
        <w:t>automated</w:t>
      </w:r>
      <w:r w:rsidRPr="00B85B94">
        <w:rPr>
          <w:rFonts w:asciiTheme="minorHAnsi" w:hAnsiTheme="minorHAnsi" w:cstheme="minorHAnsi"/>
        </w:rPr>
        <w:t xml:space="preserve"> body composition analysis protocols using 3D machine learning algorithms, especially neural</w:t>
      </w:r>
      <w:r w:rsidR="003641C0" w:rsidRPr="00B85B94">
        <w:rPr>
          <w:rFonts w:asciiTheme="minorHAnsi" w:hAnsiTheme="minorHAnsi" w:cstheme="minorHAnsi"/>
        </w:rPr>
        <w:t>-net-based</w:t>
      </w:r>
      <w:r w:rsidRPr="00B85B94">
        <w:rPr>
          <w:rFonts w:asciiTheme="minorHAnsi" w:hAnsiTheme="minorHAnsi" w:cstheme="minorHAnsi"/>
        </w:rPr>
        <w:t xml:space="preserve"> classification algorithms</w:t>
      </w:r>
      <w:r w:rsidR="003641C0" w:rsidRPr="00B85B94">
        <w:rPr>
          <w:rFonts w:asciiTheme="minorHAnsi" w:hAnsiTheme="minorHAnsi" w:cstheme="minorHAnsi"/>
        </w:rPr>
        <w:fldChar w:fldCharType="begin">
          <w:fldData xml:space="preserve">PEVuZE5vdGU+PENpdGU+PEF1dGhvcj5XZXN0b248L0F1dGhvcj48WWVhcj4yMDE5PC9ZZWFyPjxS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</w:fldData>
        </w:fldChar>
      </w:r>
      <w:r w:rsidR="00065A10">
        <w:rPr>
          <w:rFonts w:asciiTheme="minorHAnsi" w:hAnsiTheme="minorHAnsi" w:cstheme="minorHAnsi"/>
        </w:rPr>
        <w:instrText xml:space="preserve"> ADDIN EN.CITE </w:instrText>
      </w:r>
      <w:r w:rsidR="00065A10">
        <w:rPr>
          <w:rFonts w:asciiTheme="minorHAnsi" w:hAnsiTheme="minorHAnsi" w:cstheme="minorHAnsi"/>
        </w:rPr>
        <w:fldChar w:fldCharType="begin">
          <w:fldData xml:space="preserve">PEVuZE5vdGU+PENpdGU+PEF1dGhvcj5XZXN0b248L0F1dGhvcj48WWVhcj4yMDE5PC9ZZWFyPjxS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</w:fldData>
        </w:fldChar>
      </w:r>
      <w:r w:rsidR="00065A10">
        <w:rPr>
          <w:rFonts w:asciiTheme="minorHAnsi" w:hAnsiTheme="minorHAnsi" w:cstheme="minorHAnsi"/>
        </w:rPr>
        <w:instrText xml:space="preserve"> ADDIN EN.CITE.DATA </w:instrText>
      </w:r>
      <w:r w:rsidR="00065A10">
        <w:rPr>
          <w:rFonts w:asciiTheme="minorHAnsi" w:hAnsiTheme="minorHAnsi" w:cstheme="minorHAnsi"/>
        </w:rPr>
      </w:r>
      <w:r w:rsidR="00065A10">
        <w:rPr>
          <w:rFonts w:asciiTheme="minorHAnsi" w:hAnsiTheme="minorHAnsi" w:cstheme="minorHAnsi"/>
        </w:rPr>
        <w:fldChar w:fldCharType="end"/>
      </w:r>
      <w:r w:rsidR="003641C0" w:rsidRPr="00B85B94">
        <w:rPr>
          <w:rFonts w:asciiTheme="minorHAnsi" w:hAnsiTheme="minorHAnsi" w:cstheme="minorHAnsi"/>
        </w:rPr>
      </w:r>
      <w:r w:rsidR="003641C0" w:rsidRPr="00B85B94">
        <w:rPr>
          <w:rFonts w:asciiTheme="minorHAnsi" w:hAnsiTheme="minorHAnsi" w:cstheme="minorHAnsi"/>
        </w:rPr>
        <w:fldChar w:fldCharType="separate"/>
      </w:r>
      <w:r w:rsidR="00065A10" w:rsidRPr="00065A10">
        <w:rPr>
          <w:rFonts w:asciiTheme="minorHAnsi" w:hAnsiTheme="minorHAnsi" w:cstheme="minorHAnsi"/>
          <w:noProof/>
          <w:vertAlign w:val="superscript"/>
        </w:rPr>
        <w:t>25</w:t>
      </w:r>
      <w:r w:rsidR="003641C0" w:rsidRPr="00B85B94">
        <w:rPr>
          <w:rFonts w:asciiTheme="minorHAnsi" w:hAnsiTheme="minorHAnsi" w:cstheme="minorHAnsi"/>
        </w:rPr>
        <w:fldChar w:fldCharType="end"/>
      </w:r>
      <w:r w:rsidR="003641C0" w:rsidRPr="00B85B94">
        <w:rPr>
          <w:rFonts w:asciiTheme="minorHAnsi" w:hAnsiTheme="minorHAnsi" w:cstheme="minorHAnsi"/>
        </w:rPr>
        <w:t xml:space="preserve">. </w:t>
      </w:r>
      <w:r w:rsidRPr="00B85B94">
        <w:rPr>
          <w:rFonts w:asciiTheme="minorHAnsi" w:hAnsiTheme="minorHAnsi" w:cstheme="minorHAnsi"/>
        </w:rPr>
        <w:t xml:space="preserve">We </w:t>
      </w:r>
      <w:r w:rsidR="009638CA" w:rsidRPr="00B85B94">
        <w:rPr>
          <w:rFonts w:asciiTheme="minorHAnsi" w:hAnsiTheme="minorHAnsi" w:cstheme="minorHAnsi"/>
        </w:rPr>
        <w:t>acknowledge</w:t>
      </w:r>
      <w:r w:rsidR="009638CA">
        <w:rPr>
          <w:rFonts w:asciiTheme="minorHAnsi" w:hAnsiTheme="minorHAnsi" w:cstheme="minorHAnsi"/>
        </w:rPr>
        <w:t xml:space="preserve"> </w:t>
      </w:r>
      <w:r w:rsidRPr="00B85B94">
        <w:rPr>
          <w:rFonts w:asciiTheme="minorHAnsi" w:hAnsiTheme="minorHAnsi" w:cstheme="minorHAnsi"/>
        </w:rPr>
        <w:t xml:space="preserve">that these may be the potential future alternatives to traditional 2D segmentation. However, these methods require large datasets of CT and MRI images to be developed, tested, and implemented in clinical and research settings. Plus, these methods often require 2D segmentation analysis to establish a baseline </w:t>
      </w:r>
      <w:r w:rsidR="00F85A4E">
        <w:rPr>
          <w:rFonts w:asciiTheme="minorHAnsi" w:hAnsiTheme="minorHAnsi" w:cstheme="minorHAnsi"/>
        </w:rPr>
        <w:t>reference against which</w:t>
      </w:r>
      <w:r w:rsidRPr="00B85B94">
        <w:rPr>
          <w:rFonts w:asciiTheme="minorHAnsi" w:hAnsiTheme="minorHAnsi" w:cstheme="minorHAnsi"/>
        </w:rPr>
        <w:t xml:space="preserve"> to validate the machine learning algorithms against. The protocols demonstrated here can therefore be useful when large data sets or 3D images are not available, and these protocols can be applied to help develop and validate machine learning algorithms when they are applicable. </w:t>
      </w:r>
      <w:r w:rsidR="00F85A4E">
        <w:rPr>
          <w:rFonts w:asciiTheme="minorHAnsi" w:hAnsiTheme="minorHAnsi" w:cstheme="minorHAnsi"/>
        </w:rPr>
        <w:t>Thus, we</w:t>
      </w:r>
      <w:r w:rsidRPr="00B85B94">
        <w:rPr>
          <w:rFonts w:asciiTheme="minorHAnsi" w:hAnsiTheme="minorHAnsi" w:cstheme="minorHAnsi"/>
        </w:rPr>
        <w:t xml:space="preserve"> believe that clinicians and researchers can benefit from this training video and adopt these rapid and reliable methods as preliminary screening before </w:t>
      </w:r>
      <w:r w:rsidR="00F85A4E">
        <w:rPr>
          <w:rFonts w:asciiTheme="minorHAnsi" w:hAnsiTheme="minorHAnsi" w:cstheme="minorHAnsi"/>
        </w:rPr>
        <w:t>automated analysis is available and in order to facilitate the implementation of this advanced technology</w:t>
      </w:r>
      <w:r w:rsidRPr="00B85B94">
        <w:rPr>
          <w:rFonts w:asciiTheme="minorHAnsi" w:hAnsiTheme="minorHAnsi" w:cstheme="minorHAnsi"/>
        </w:rPr>
        <w:t>.</w:t>
      </w:r>
    </w:p>
    <w:p w14:paraId="6AC70645" w14:textId="77777777" w:rsidR="00E67951" w:rsidRDefault="00E67951" w:rsidP="00BE129E"/>
    <w:p w14:paraId="7048802C" w14:textId="19D36977" w:rsidR="00E67951" w:rsidRDefault="00E67951" w:rsidP="00BE129E">
      <w:r>
        <w:t>The ability to rapidly analyze adipose tissue distribution and skeletal muscle mass has a wide breadth of clinical interests ranging from cancer treatment and research to cardiac disease</w:t>
      </w:r>
      <w:r w:rsidR="00A6423F">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 </w:instrText>
      </w:r>
      <w:r w:rsidR="00A9544B">
        <w:fldChar w:fldCharType="begin">
          <w:fldData xml:space="preserve">PEVuZE5vdGU+PENpdGU+PEF1dGhvcj5Cb3JnYTwvQXV0aG9yPjxZZWFyPjIwMTg8L1llYXI+PFJl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==
</w:fldData>
        </w:fldChar>
      </w:r>
      <w:r w:rsidR="00A9544B">
        <w:instrText xml:space="preserve"> ADDIN EN.CITE.DATA </w:instrText>
      </w:r>
      <w:r w:rsidR="00A9544B">
        <w:fldChar w:fldCharType="end"/>
      </w:r>
      <w:r w:rsidR="00A6423F">
        <w:fldChar w:fldCharType="separate"/>
      </w:r>
      <w:r w:rsidR="00A9544B" w:rsidRPr="00A9544B">
        <w:rPr>
          <w:noProof/>
          <w:vertAlign w:val="superscript"/>
        </w:rPr>
        <w:t>5</w:t>
      </w:r>
      <w:r w:rsidR="00A6423F">
        <w:fldChar w:fldCharType="end"/>
      </w:r>
      <w:r w:rsidR="009F3A90">
        <w:t>.</w:t>
      </w:r>
      <w:r w:rsidRPr="001A345A">
        <w:rPr>
          <w:color w:val="FF0000"/>
        </w:rPr>
        <w:t xml:space="preserve"> </w:t>
      </w:r>
      <w:r>
        <w:t xml:space="preserve">Compared to other commonly used methods, the </w:t>
      </w:r>
      <w:r w:rsidR="00006A07" w:rsidRPr="00624EC5">
        <w:rPr>
          <w:noProof/>
        </w:rPr>
        <w:t>Mourtzakis</w:t>
      </w:r>
      <w:r w:rsidR="00006A07">
        <w:t xml:space="preserve"> </w:t>
      </w:r>
      <w:r>
        <w:t>et al. L3 segmentation procedure in Slice-</w:t>
      </w:r>
      <w:r w:rsidR="006A2987">
        <w:t>O</w:t>
      </w:r>
      <w:r>
        <w:t>-Matic can accurately and rapidly assess adipose tissue distribution and determine sarcopenia status</w:t>
      </w:r>
      <w:r w:rsidR="00A6423F">
        <w:fldChar w:fldCharType="begin">
          <w:fldData xml:space="preserve">PEVuZE5vdGU+PENpdGU+PEF1dGhvcj5Nb3VydHpha2lzPC9BdXRob3I+PFllYXI+MjAwODwvWWVh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</w:fldData>
        </w:fldChar>
      </w:r>
      <w:r w:rsidR="00065A10">
        <w:instrText xml:space="preserve"> ADDIN EN.CITE </w:instrText>
      </w:r>
      <w:r w:rsidR="00065A10">
        <w:fldChar w:fldCharType="begin">
          <w:fldData xml:space="preserve">PEVuZE5vdGU+PENpdGU+PEF1dGhvcj5Nb3VydHpha2lzPC9BdXRob3I+PFllYXI+MjAwODwvWWVh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</w:fldData>
        </w:fldChar>
      </w:r>
      <w:r w:rsidR="00065A10">
        <w:instrText xml:space="preserve"> ADDIN EN.CITE.DATA </w:instrText>
      </w:r>
      <w:r w:rsidR="00065A10">
        <w:fldChar w:fldCharType="end"/>
      </w:r>
      <w:r w:rsidR="00A6423F">
        <w:fldChar w:fldCharType="separate"/>
      </w:r>
      <w:r w:rsidR="00065A10" w:rsidRPr="00065A10">
        <w:rPr>
          <w:noProof/>
          <w:vertAlign w:val="superscript"/>
        </w:rPr>
        <w:t>5,12,13,19</w:t>
      </w:r>
      <w:r w:rsidR="00A6423F">
        <w:fldChar w:fldCharType="end"/>
      </w:r>
      <w:r w:rsidR="00772E24">
        <w:t>.</w:t>
      </w:r>
      <w:r w:rsidRPr="001A345A">
        <w:rPr>
          <w:color w:val="FF0000"/>
        </w:rPr>
        <w:t xml:space="preserve"> </w:t>
      </w:r>
      <w:r>
        <w:t>Additionally, in contexts where information on skeletal muscle mass is sufficient, L3 linear measurement procedure is a reliable and very fast tool to help predict success in cancer treatments such as surgery, radiotherapy</w:t>
      </w:r>
      <w:r w:rsidR="009F3A90">
        <w:t>,</w:t>
      </w:r>
      <w:r>
        <w:t xml:space="preserve"> and chemotherapy</w:t>
      </w:r>
      <w:r w:rsidR="00A6423F">
        <w:fldChar w:fldCharType="begin">
          <w:fldData xml:space="preserve">PEVuZE5vdGU+PENpdGU+PEF1dGhvcj5Qc3V0a2E8L0F1dGhvcj48WWVhcj4yMDE2PC9ZZWFyPjxS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</w:fldData>
        </w:fldChar>
      </w:r>
      <w:r w:rsidR="00A9544B">
        <w:instrText xml:space="preserve"> ADDIN EN.CITE </w:instrText>
      </w:r>
      <w:r w:rsidR="00A9544B">
        <w:fldChar w:fldCharType="begin">
          <w:fldData xml:space="preserve">PEVuZE5vdGU+PENpdGU+PEF1dGhvcj5Qc3V0a2E8L0F1dGhvcj48WWVhcj4yMDE2PC9ZZWFyPjxS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</w:fldData>
        </w:fldChar>
      </w:r>
      <w:r w:rsidR="00A9544B">
        <w:instrText xml:space="preserve"> ADDIN EN.CITE.DATA </w:instrText>
      </w:r>
      <w:r w:rsidR="00A9544B">
        <w:fldChar w:fldCharType="end"/>
      </w:r>
      <w:r w:rsidR="00A6423F">
        <w:fldChar w:fldCharType="separate"/>
      </w:r>
      <w:r w:rsidR="00A9544B" w:rsidRPr="00A9544B">
        <w:rPr>
          <w:noProof/>
          <w:vertAlign w:val="superscript"/>
        </w:rPr>
        <w:t>1,2,4,6</w:t>
      </w:r>
      <w:r w:rsidR="009F3A90">
        <w:rPr>
          <w:noProof/>
          <w:vertAlign w:val="superscript"/>
        </w:rPr>
        <w:t>–</w:t>
      </w:r>
      <w:r w:rsidR="00A9544B" w:rsidRPr="00A9544B">
        <w:rPr>
          <w:noProof/>
          <w:vertAlign w:val="superscript"/>
        </w:rPr>
        <w:t>8</w:t>
      </w:r>
      <w:r w:rsidR="00A6423F">
        <w:fldChar w:fldCharType="end"/>
      </w:r>
      <w:r w:rsidR="00772E24">
        <w:t>.</w:t>
      </w:r>
      <w:r w:rsidR="00AB7C75">
        <w:t xml:space="preserve"> </w:t>
      </w:r>
      <w:r w:rsidR="00F85A4E">
        <w:t xml:space="preserve">The purpose of </w:t>
      </w:r>
      <w:r w:rsidR="00D67483">
        <w:t xml:space="preserve">this training video and </w:t>
      </w:r>
      <w:r w:rsidR="004C2858">
        <w:t xml:space="preserve">manuscript </w:t>
      </w:r>
      <w:r w:rsidR="00F85A4E">
        <w:t xml:space="preserve">is to clearly delineate the protocol for segmentation and linear measurements for future use </w:t>
      </w:r>
      <w:r w:rsidR="004C2858">
        <w:t xml:space="preserve">so </w:t>
      </w:r>
      <w:r w:rsidR="009F3A90">
        <w:t xml:space="preserve">that </w:t>
      </w:r>
      <w:r w:rsidR="004C2858">
        <w:t>clinicians can more easily assess body composition in the clinic setting.</w:t>
      </w:r>
    </w:p>
    <w:p w14:paraId="05F2E06F" w14:textId="77777777" w:rsidR="00E67951" w:rsidRPr="001B1519" w:rsidRDefault="00E67951" w:rsidP="00BE129E">
      <w:pPr>
        <w:rPr>
          <w:rFonts w:asciiTheme="minorHAnsi" w:hAnsiTheme="minorHAnsi" w:cstheme="minorHAnsi"/>
          <w:color w:val="auto"/>
        </w:rPr>
      </w:pPr>
    </w:p>
    <w:p w14:paraId="5198B9EC" w14:textId="5E81C395" w:rsidR="00E67951" w:rsidRPr="001B1519" w:rsidRDefault="00E67951" w:rsidP="00BE129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3F2965A3" w14:textId="7FD5CE26" w:rsidR="009638CA" w:rsidRPr="00C913F3" w:rsidRDefault="009638CA" w:rsidP="00BE129E">
      <w:pPr>
        <w:rPr>
          <w:bdr w:val="none" w:sz="0" w:space="0" w:color="auto" w:frame="1"/>
        </w:rPr>
      </w:pPr>
      <w:r>
        <w:t xml:space="preserve">The authors would like to acknowledge the support of the </w:t>
      </w:r>
      <w:r>
        <w:rPr>
          <w:bdr w:val="none" w:sz="0" w:space="0" w:color="auto" w:frame="1"/>
        </w:rPr>
        <w:t>John Robinson &amp; Churchill family foundations</w:t>
      </w:r>
      <w:r>
        <w:rPr>
          <w:bdr w:val="none" w:sz="0" w:space="0" w:color="auto" w:frame="1"/>
        </w:rPr>
        <w:t>.</w:t>
      </w:r>
    </w:p>
    <w:p w14:paraId="7B0763D0" w14:textId="77777777" w:rsidR="00E67951" w:rsidRPr="001B1519" w:rsidRDefault="00E67951" w:rsidP="00BE129E">
      <w:pPr>
        <w:rPr>
          <w:rFonts w:asciiTheme="minorHAnsi" w:hAnsiTheme="minorHAnsi" w:cstheme="minorHAnsi"/>
          <w:b/>
          <w:bCs/>
        </w:rPr>
      </w:pPr>
    </w:p>
    <w:p w14:paraId="658D2BC1" w14:textId="48529066" w:rsidR="00E67951" w:rsidRPr="001B1519" w:rsidRDefault="00E67951" w:rsidP="00BE129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73D47B6E" w14:textId="56B790FC" w:rsidR="00E67951" w:rsidRPr="00F54682" w:rsidRDefault="00F54682" w:rsidP="00BE129E">
      <w:r w:rsidRPr="00F54682">
        <w:t>The authors have nothing to disclose.</w:t>
      </w:r>
    </w:p>
    <w:p w14:paraId="39900F84" w14:textId="77777777" w:rsidR="00E67951" w:rsidRPr="001B1519" w:rsidRDefault="00E67951" w:rsidP="00BE129E">
      <w:pPr>
        <w:rPr>
          <w:rFonts w:asciiTheme="minorHAnsi" w:hAnsiTheme="minorHAnsi" w:cstheme="minorHAnsi"/>
          <w:color w:val="auto"/>
        </w:rPr>
      </w:pPr>
    </w:p>
    <w:p w14:paraId="66B00BCC" w14:textId="227A77FE" w:rsidR="00E67951" w:rsidRPr="00B85B94" w:rsidRDefault="00E67951" w:rsidP="00BE129E">
      <w:pPr>
        <w:rPr>
          <w:rFonts w:asciiTheme="minorHAnsi" w:hAnsiTheme="minorHAnsi" w:cstheme="minorHAnsi"/>
          <w:b/>
          <w:color w:val="000000" w:themeColor="text1"/>
          <w:lang w:val="es-ES"/>
        </w:rPr>
      </w:pPr>
      <w:r w:rsidRPr="00B85B94">
        <w:rPr>
          <w:rFonts w:asciiTheme="minorHAnsi" w:hAnsiTheme="minorHAnsi" w:cstheme="minorHAnsi"/>
          <w:b/>
          <w:bCs/>
          <w:lang w:val="es-ES"/>
        </w:rPr>
        <w:t>REFERENCES:</w:t>
      </w:r>
    </w:p>
    <w:p w14:paraId="08DA227C" w14:textId="412A0D85" w:rsidR="00F85A4E" w:rsidRPr="00F85A4E" w:rsidRDefault="00E67951" w:rsidP="00BE129E">
      <w:pPr>
        <w:pStyle w:val="EndNoteBibliography"/>
      </w:pPr>
      <w:r>
        <w:rPr>
          <w:rFonts w:asciiTheme="minorHAnsi" w:hAnsiTheme="minorHAnsi" w:cstheme="minorHAnsi"/>
          <w:color w:val="7F7F7F" w:themeColor="text1" w:themeTint="80"/>
        </w:rPr>
        <w:fldChar w:fldCharType="begin"/>
      </w:r>
      <w:r w:rsidRPr="00B85B94">
        <w:rPr>
          <w:rFonts w:asciiTheme="minorHAnsi" w:hAnsiTheme="minorHAnsi" w:cstheme="minorHAnsi"/>
          <w:color w:val="7F7F7F" w:themeColor="text1" w:themeTint="80"/>
          <w:lang w:val="es-ES"/>
        </w:rPr>
        <w:instrText xml:space="preserve"> ADDIN EN.REFLIST </w:instrText>
      </w:r>
      <w:r>
        <w:rPr>
          <w:rFonts w:asciiTheme="minorHAnsi" w:hAnsiTheme="minorHAnsi" w:cstheme="minorHAnsi"/>
          <w:color w:val="7F7F7F" w:themeColor="text1" w:themeTint="80"/>
        </w:rPr>
        <w:fldChar w:fldCharType="separate"/>
      </w:r>
      <w:r w:rsidR="00F85A4E" w:rsidRPr="00B3008C">
        <w:rPr>
          <w:lang w:val="es-ES"/>
        </w:rPr>
        <w:t>1</w:t>
      </w:r>
      <w:r w:rsidR="007E54FB">
        <w:rPr>
          <w:lang w:val="es-ES"/>
        </w:rPr>
        <w:t>.</w:t>
      </w:r>
      <w:r w:rsidR="00F85A4E" w:rsidRPr="00B3008C">
        <w:rPr>
          <w:lang w:val="es-ES"/>
        </w:rPr>
        <w:tab/>
        <w:t>Psutka, S. P.</w:t>
      </w:r>
      <w:r w:rsidR="00F85A4E" w:rsidRPr="009638CA">
        <w:rPr>
          <w:iCs/>
          <w:lang w:val="es-ES"/>
        </w:rPr>
        <w:t xml:space="preserve"> et al.</w:t>
      </w:r>
      <w:r w:rsidR="00F85A4E" w:rsidRPr="00B3008C">
        <w:rPr>
          <w:lang w:val="es-ES"/>
        </w:rPr>
        <w:t xml:space="preserve"> </w:t>
      </w:r>
      <w:r w:rsidR="00F85A4E" w:rsidRPr="00F85A4E">
        <w:t xml:space="preserve">Decreased </w:t>
      </w:r>
      <w:r w:rsidR="007E54FB">
        <w:t>s</w:t>
      </w:r>
      <w:r w:rsidR="00F85A4E" w:rsidRPr="00F85A4E">
        <w:t xml:space="preserve">keletal </w:t>
      </w:r>
      <w:r w:rsidR="007E54FB">
        <w:t>m</w:t>
      </w:r>
      <w:r w:rsidR="00F85A4E" w:rsidRPr="00F85A4E">
        <w:t xml:space="preserve">uscle </w:t>
      </w:r>
      <w:r w:rsidR="007E54FB">
        <w:t>m</w:t>
      </w:r>
      <w:r w:rsidR="00F85A4E" w:rsidRPr="00F85A4E">
        <w:t xml:space="preserve">ass is </w:t>
      </w:r>
      <w:r w:rsidR="007E54FB">
        <w:t>a</w:t>
      </w:r>
      <w:r w:rsidR="00F85A4E" w:rsidRPr="00F85A4E">
        <w:t xml:space="preserve">ssociated with an </w:t>
      </w:r>
      <w:r w:rsidR="007E54FB">
        <w:t>i</w:t>
      </w:r>
      <w:r w:rsidR="00F85A4E" w:rsidRPr="00F85A4E">
        <w:t xml:space="preserve">ncreased </w:t>
      </w:r>
      <w:r w:rsidR="007E54FB">
        <w:t>r</w:t>
      </w:r>
      <w:r w:rsidR="00F85A4E" w:rsidRPr="00F85A4E">
        <w:t xml:space="preserve">isk of </w:t>
      </w:r>
      <w:r w:rsidR="007E54FB">
        <w:t>m</w:t>
      </w:r>
      <w:r w:rsidR="00F85A4E" w:rsidRPr="00F85A4E">
        <w:t xml:space="preserve">ortality after </w:t>
      </w:r>
      <w:r w:rsidR="007E54FB">
        <w:t>r</w:t>
      </w:r>
      <w:r w:rsidR="00F85A4E" w:rsidRPr="00F85A4E">
        <w:t xml:space="preserve">adical </w:t>
      </w:r>
      <w:r w:rsidR="007E54FB">
        <w:t>n</w:t>
      </w:r>
      <w:r w:rsidR="00F85A4E" w:rsidRPr="00F85A4E">
        <w:t xml:space="preserve">ephrectomy for </w:t>
      </w:r>
      <w:r w:rsidR="007E54FB">
        <w:t>l</w:t>
      </w:r>
      <w:r w:rsidR="00F85A4E" w:rsidRPr="00F85A4E">
        <w:t xml:space="preserve">ocalized </w:t>
      </w:r>
      <w:r w:rsidR="007E54FB">
        <w:t>r</w:t>
      </w:r>
      <w:r w:rsidR="00F85A4E" w:rsidRPr="00F85A4E">
        <w:t xml:space="preserve">enal </w:t>
      </w:r>
      <w:r w:rsidR="007E54FB">
        <w:t>c</w:t>
      </w:r>
      <w:r w:rsidR="00F85A4E" w:rsidRPr="00F85A4E">
        <w:t xml:space="preserve">ell </w:t>
      </w:r>
      <w:r w:rsidR="007E54FB">
        <w:t>c</w:t>
      </w:r>
      <w:r w:rsidR="00F85A4E" w:rsidRPr="00F85A4E">
        <w:t xml:space="preserve">ancer. </w:t>
      </w:r>
      <w:r w:rsidR="007E54FB" w:rsidRPr="009638CA">
        <w:rPr>
          <w:i/>
          <w:iCs/>
        </w:rPr>
        <w:t xml:space="preserve">The </w:t>
      </w:r>
      <w:r w:rsidR="00F85A4E" w:rsidRPr="00F85A4E">
        <w:rPr>
          <w:i/>
        </w:rPr>
        <w:t>J</w:t>
      </w:r>
      <w:r w:rsidR="007E54FB">
        <w:rPr>
          <w:i/>
        </w:rPr>
        <w:t>ournal of</w:t>
      </w:r>
      <w:r w:rsidR="00F85A4E" w:rsidRPr="00F85A4E">
        <w:rPr>
          <w:i/>
        </w:rPr>
        <w:t xml:space="preserve"> Urol</w:t>
      </w:r>
      <w:r w:rsidR="007E54FB">
        <w:rPr>
          <w:i/>
        </w:rPr>
        <w:t>ogy</w:t>
      </w:r>
      <w:r w:rsidR="00F85A4E" w:rsidRPr="009638CA">
        <w:rPr>
          <w:iCs/>
        </w:rPr>
        <w:t>.</w:t>
      </w:r>
      <w:r w:rsidR="00F85A4E" w:rsidRPr="00F85A4E">
        <w:t xml:space="preserve"> </w:t>
      </w:r>
      <w:r w:rsidR="00F85A4E" w:rsidRPr="00F85A4E">
        <w:rPr>
          <w:b/>
        </w:rPr>
        <w:t>195</w:t>
      </w:r>
      <w:r w:rsidR="00F85A4E" w:rsidRPr="00F85A4E">
        <w:t xml:space="preserve"> (2), 270</w:t>
      </w:r>
      <w:r w:rsidR="007E54FB">
        <w:t>–</w:t>
      </w:r>
      <w:r w:rsidR="00F85A4E" w:rsidRPr="00F85A4E">
        <w:t>276</w:t>
      </w:r>
      <w:r w:rsidR="002C39DB">
        <w:t xml:space="preserve"> (</w:t>
      </w:r>
      <w:r w:rsidR="00F85A4E" w:rsidRPr="00F85A4E">
        <w:t>2016).</w:t>
      </w:r>
    </w:p>
    <w:p w14:paraId="1CE01D1D" w14:textId="360892A3" w:rsidR="00F85A4E" w:rsidRPr="00F85A4E" w:rsidRDefault="00F85A4E" w:rsidP="00BE129E">
      <w:pPr>
        <w:pStyle w:val="EndNoteBibliography"/>
      </w:pPr>
      <w:r w:rsidRPr="00F85A4E">
        <w:t>2</w:t>
      </w:r>
      <w:r w:rsidR="007E54FB">
        <w:t>.</w:t>
      </w:r>
      <w:r w:rsidRPr="00F85A4E">
        <w:tab/>
        <w:t>Fukushima, H., Nakanishi, Y., Kataoka, M., Tobisu, K.</w:t>
      </w:r>
      <w:r w:rsidR="007E54FB">
        <w:t>,</w:t>
      </w:r>
      <w:r w:rsidRPr="00F85A4E">
        <w:t xml:space="preserve"> Koga, F. Prognostic </w:t>
      </w:r>
      <w:r w:rsidR="007E54FB">
        <w:t>s</w:t>
      </w:r>
      <w:r w:rsidRPr="00F85A4E">
        <w:t xml:space="preserve">ignificance of </w:t>
      </w:r>
      <w:r w:rsidR="007E54FB">
        <w:t>s</w:t>
      </w:r>
      <w:r w:rsidRPr="00F85A4E">
        <w:t xml:space="preserve">arcopenia in </w:t>
      </w:r>
      <w:r w:rsidR="007E54FB">
        <w:t>p</w:t>
      </w:r>
      <w:r w:rsidRPr="00F85A4E">
        <w:t xml:space="preserve">atients with </w:t>
      </w:r>
      <w:r w:rsidR="007E54FB">
        <w:t>m</w:t>
      </w:r>
      <w:r w:rsidRPr="00F85A4E">
        <w:t xml:space="preserve">etastatic </w:t>
      </w:r>
      <w:r w:rsidR="007E54FB">
        <w:t>r</w:t>
      </w:r>
      <w:r w:rsidRPr="00F85A4E">
        <w:t xml:space="preserve">enal </w:t>
      </w:r>
      <w:r w:rsidR="007E54FB">
        <w:t>c</w:t>
      </w:r>
      <w:r w:rsidRPr="00F85A4E">
        <w:t xml:space="preserve">ell </w:t>
      </w:r>
      <w:r w:rsidR="007E54FB">
        <w:t>c</w:t>
      </w:r>
      <w:r w:rsidRPr="00F85A4E">
        <w:t xml:space="preserve">arcinoma. </w:t>
      </w:r>
      <w:r w:rsidR="007E54FB" w:rsidRPr="009638CA">
        <w:rPr>
          <w:i/>
          <w:iCs/>
        </w:rPr>
        <w:t xml:space="preserve">The </w:t>
      </w:r>
      <w:r w:rsidRPr="00F85A4E">
        <w:rPr>
          <w:i/>
        </w:rPr>
        <w:t>J</w:t>
      </w:r>
      <w:r w:rsidR="007E54FB">
        <w:rPr>
          <w:i/>
        </w:rPr>
        <w:t>ournal of</w:t>
      </w:r>
      <w:r w:rsidRPr="00F85A4E">
        <w:rPr>
          <w:i/>
        </w:rPr>
        <w:t xml:space="preserve"> Urol</w:t>
      </w:r>
      <w:r w:rsidR="007E54FB">
        <w:rPr>
          <w:i/>
        </w:rPr>
        <w:t>ogy</w:t>
      </w:r>
      <w:r w:rsidRPr="009638CA">
        <w:rPr>
          <w:iCs/>
        </w:rPr>
        <w:t>.</w:t>
      </w:r>
      <w:r w:rsidRPr="00F85A4E">
        <w:t xml:space="preserve"> </w:t>
      </w:r>
      <w:r w:rsidRPr="00F85A4E">
        <w:rPr>
          <w:b/>
        </w:rPr>
        <w:t>195</w:t>
      </w:r>
      <w:r w:rsidRPr="00F85A4E">
        <w:t xml:space="preserve"> (1), 26</w:t>
      </w:r>
      <w:r w:rsidR="007E54FB">
        <w:t>–</w:t>
      </w:r>
      <w:r w:rsidRPr="00F85A4E">
        <w:t>32</w:t>
      </w:r>
      <w:r w:rsidR="002C39DB">
        <w:t xml:space="preserve"> (</w:t>
      </w:r>
      <w:r w:rsidRPr="00F85A4E">
        <w:t>2016).</w:t>
      </w:r>
    </w:p>
    <w:p w14:paraId="3F5AC33B" w14:textId="48E88BBF" w:rsidR="00F85A4E" w:rsidRPr="00F85A4E" w:rsidRDefault="00F85A4E" w:rsidP="00BE129E">
      <w:pPr>
        <w:pStyle w:val="EndNoteBibliography"/>
      </w:pPr>
      <w:r w:rsidRPr="00F85A4E">
        <w:t>3</w:t>
      </w:r>
      <w:r w:rsidR="007E54FB">
        <w:t>.</w:t>
      </w:r>
      <w:r w:rsidRPr="00F85A4E">
        <w:tab/>
        <w:t>Santilli, V., Bernetti, A., Mangone, M.</w:t>
      </w:r>
      <w:r w:rsidR="007E54FB">
        <w:t>,</w:t>
      </w:r>
      <w:r w:rsidRPr="00F85A4E">
        <w:t xml:space="preserve"> Paoloni, M. Clinical </w:t>
      </w:r>
      <w:r w:rsidR="007E54FB">
        <w:t>d</w:t>
      </w:r>
      <w:r w:rsidRPr="00F85A4E">
        <w:t xml:space="preserve">efinition of </w:t>
      </w:r>
      <w:r w:rsidR="007E54FB">
        <w:t>s</w:t>
      </w:r>
      <w:r w:rsidRPr="00F85A4E">
        <w:t xml:space="preserve">arcopenia. </w:t>
      </w:r>
      <w:r w:rsidRPr="00F85A4E">
        <w:rPr>
          <w:i/>
        </w:rPr>
        <w:t>Clinical Cases in Mineral and Bone Metabolism</w:t>
      </w:r>
      <w:r w:rsidRPr="009638CA">
        <w:rPr>
          <w:iCs/>
        </w:rPr>
        <w:t>.</w:t>
      </w:r>
      <w:r w:rsidRPr="00F85A4E">
        <w:t xml:space="preserve"> </w:t>
      </w:r>
      <w:r w:rsidRPr="00F85A4E">
        <w:rPr>
          <w:b/>
        </w:rPr>
        <w:t>11</w:t>
      </w:r>
      <w:r w:rsidRPr="00F85A4E">
        <w:t xml:space="preserve"> (3), 117</w:t>
      </w:r>
      <w:r w:rsidR="007E54FB">
        <w:t>–</w:t>
      </w:r>
      <w:r w:rsidRPr="00F85A4E">
        <w:t>180</w:t>
      </w:r>
      <w:r w:rsidR="002C39DB">
        <w:t xml:space="preserve"> (</w:t>
      </w:r>
      <w:r w:rsidRPr="00F85A4E">
        <w:t>2014).</w:t>
      </w:r>
    </w:p>
    <w:p w14:paraId="65BB2B25" w14:textId="79D0A0F1" w:rsidR="00F85A4E" w:rsidRPr="00F85A4E" w:rsidRDefault="00F85A4E" w:rsidP="00BE129E">
      <w:pPr>
        <w:pStyle w:val="EndNoteBibliography"/>
      </w:pPr>
      <w:r w:rsidRPr="00F85A4E">
        <w:t>4</w:t>
      </w:r>
      <w:r w:rsidR="007E54FB">
        <w:t>.</w:t>
      </w:r>
      <w:r w:rsidRPr="00F85A4E">
        <w:tab/>
        <w:t>Caan, B. J.</w:t>
      </w:r>
      <w:r w:rsidRPr="009638CA">
        <w:rPr>
          <w:iCs/>
        </w:rPr>
        <w:t xml:space="preserve"> et al.</w:t>
      </w:r>
      <w:r w:rsidRPr="00F85A4E">
        <w:t xml:space="preserve"> Association of </w:t>
      </w:r>
      <w:r w:rsidR="008F144D">
        <w:t>m</w:t>
      </w:r>
      <w:r w:rsidRPr="00F85A4E">
        <w:t xml:space="preserve">uscle and </w:t>
      </w:r>
      <w:r w:rsidR="008F144D">
        <w:t>a</w:t>
      </w:r>
      <w:r w:rsidRPr="00F85A4E">
        <w:t xml:space="preserve">diposity </w:t>
      </w:r>
      <w:r w:rsidR="008F144D">
        <w:t>m</w:t>
      </w:r>
      <w:r w:rsidRPr="00F85A4E">
        <w:t xml:space="preserve">easured by </w:t>
      </w:r>
      <w:r w:rsidR="008F144D">
        <w:t>c</w:t>
      </w:r>
      <w:r w:rsidRPr="00F85A4E">
        <w:t xml:space="preserve">omputed </w:t>
      </w:r>
      <w:r w:rsidR="008F144D">
        <w:t>t</w:t>
      </w:r>
      <w:r w:rsidRPr="00F85A4E">
        <w:t xml:space="preserve">omography </w:t>
      </w:r>
      <w:r w:rsidR="007E54FB">
        <w:t>w</w:t>
      </w:r>
      <w:r w:rsidRPr="00F85A4E">
        <w:t xml:space="preserve">ith </w:t>
      </w:r>
      <w:r w:rsidR="007E54FB">
        <w:t>s</w:t>
      </w:r>
      <w:r w:rsidRPr="00F85A4E">
        <w:t xml:space="preserve">urvival in </w:t>
      </w:r>
      <w:r w:rsidR="007E54FB">
        <w:t>p</w:t>
      </w:r>
      <w:r w:rsidRPr="00F85A4E">
        <w:t xml:space="preserve">atients </w:t>
      </w:r>
      <w:r w:rsidR="007E54FB">
        <w:t>w</w:t>
      </w:r>
      <w:r w:rsidRPr="00F85A4E">
        <w:t xml:space="preserve">ith </w:t>
      </w:r>
      <w:r w:rsidR="007E54FB">
        <w:t>n</w:t>
      </w:r>
      <w:r w:rsidRPr="00F85A4E">
        <w:t xml:space="preserve">onmetastatic </w:t>
      </w:r>
      <w:r w:rsidR="007E54FB">
        <w:t>b</w:t>
      </w:r>
      <w:r w:rsidRPr="00F85A4E">
        <w:t xml:space="preserve">reast </w:t>
      </w:r>
      <w:r w:rsidR="007E54FB">
        <w:t>c</w:t>
      </w:r>
      <w:r w:rsidRPr="00F85A4E">
        <w:t xml:space="preserve">ancer. </w:t>
      </w:r>
      <w:r w:rsidRPr="00F85A4E">
        <w:rPr>
          <w:i/>
        </w:rPr>
        <w:t>JAMA Oncol</w:t>
      </w:r>
      <w:r w:rsidR="007E54FB">
        <w:rPr>
          <w:i/>
        </w:rPr>
        <w:t>ogy</w:t>
      </w:r>
      <w:r w:rsidRPr="009638CA">
        <w:rPr>
          <w:iCs/>
        </w:rPr>
        <w:t>.</w:t>
      </w:r>
      <w:r w:rsidRPr="00F85A4E">
        <w:t xml:space="preserve"> </w:t>
      </w:r>
      <w:r w:rsidRPr="00F85A4E">
        <w:rPr>
          <w:b/>
        </w:rPr>
        <w:t>4</w:t>
      </w:r>
      <w:r w:rsidRPr="00F85A4E">
        <w:t xml:space="preserve"> (6), 798</w:t>
      </w:r>
      <w:r w:rsidR="008F144D">
        <w:t>–</w:t>
      </w:r>
      <w:r w:rsidRPr="00F85A4E">
        <w:t>804</w:t>
      </w:r>
      <w:r w:rsidR="002C39DB">
        <w:t xml:space="preserve"> </w:t>
      </w:r>
      <w:r w:rsidR="002C39DB">
        <w:lastRenderedPageBreak/>
        <w:t>(</w:t>
      </w:r>
      <w:r w:rsidRPr="00F85A4E">
        <w:t>2018).</w:t>
      </w:r>
    </w:p>
    <w:p w14:paraId="27F553A7" w14:textId="53BB4133" w:rsidR="00F85A4E" w:rsidRPr="00F85A4E" w:rsidRDefault="00F85A4E" w:rsidP="00BE129E">
      <w:pPr>
        <w:pStyle w:val="EndNoteBibliography"/>
      </w:pPr>
      <w:r w:rsidRPr="00F85A4E">
        <w:t>5</w:t>
      </w:r>
      <w:r w:rsidR="008F144D">
        <w:t>.</w:t>
      </w:r>
      <w:r w:rsidRPr="00F85A4E">
        <w:tab/>
        <w:t>Borga, M.</w:t>
      </w:r>
      <w:r w:rsidRPr="009638CA">
        <w:rPr>
          <w:iCs/>
        </w:rPr>
        <w:t xml:space="preserve"> et al.</w:t>
      </w:r>
      <w:r w:rsidRPr="00F85A4E">
        <w:t xml:space="preserve"> Advanced body composition assessment: from body mass index to body composition profiling. </w:t>
      </w:r>
      <w:r w:rsidRPr="00F85A4E">
        <w:rPr>
          <w:i/>
        </w:rPr>
        <w:t>J</w:t>
      </w:r>
      <w:r w:rsidR="008F144D">
        <w:rPr>
          <w:i/>
        </w:rPr>
        <w:t>ournal of</w:t>
      </w:r>
      <w:r w:rsidRPr="00F85A4E">
        <w:rPr>
          <w:i/>
        </w:rPr>
        <w:t xml:space="preserve"> Investig</w:t>
      </w:r>
      <w:r w:rsidR="008F144D">
        <w:rPr>
          <w:i/>
        </w:rPr>
        <w:t>ative</w:t>
      </w:r>
      <w:r w:rsidRPr="00F85A4E">
        <w:rPr>
          <w:i/>
        </w:rPr>
        <w:t xml:space="preserve"> Med</w:t>
      </w:r>
      <w:r w:rsidR="008F144D">
        <w:rPr>
          <w:i/>
        </w:rPr>
        <w:t>icine</w:t>
      </w:r>
      <w:r w:rsidRPr="009638CA">
        <w:rPr>
          <w:iCs/>
        </w:rPr>
        <w:t>.</w:t>
      </w:r>
      <w:r w:rsidRPr="00F85A4E">
        <w:t xml:space="preserve"> </w:t>
      </w:r>
      <w:r w:rsidRPr="00F85A4E">
        <w:rPr>
          <w:b/>
        </w:rPr>
        <w:t>66</w:t>
      </w:r>
      <w:r w:rsidRPr="00F85A4E">
        <w:t xml:space="preserve"> (5), 1</w:t>
      </w:r>
      <w:r w:rsidR="008F144D">
        <w:t>–</w:t>
      </w:r>
      <w:r w:rsidRPr="00F85A4E">
        <w:t>9</w:t>
      </w:r>
      <w:r w:rsidR="002C39DB">
        <w:t xml:space="preserve"> (</w:t>
      </w:r>
      <w:r w:rsidRPr="00F85A4E">
        <w:t>2018).</w:t>
      </w:r>
    </w:p>
    <w:p w14:paraId="628B4211" w14:textId="2C648A60" w:rsidR="00F85A4E" w:rsidRPr="00F85A4E" w:rsidRDefault="00F85A4E" w:rsidP="00BE129E">
      <w:pPr>
        <w:pStyle w:val="EndNoteBibliography"/>
      </w:pPr>
      <w:r w:rsidRPr="00F85A4E">
        <w:t>6</w:t>
      </w:r>
      <w:r w:rsidR="008F144D">
        <w:t>.</w:t>
      </w:r>
      <w:r w:rsidRPr="00F85A4E">
        <w:tab/>
        <w:t>Cushen, S. J.</w:t>
      </w:r>
      <w:r w:rsidRPr="009638CA">
        <w:rPr>
          <w:iCs/>
        </w:rPr>
        <w:t xml:space="preserve"> et al.</w:t>
      </w:r>
      <w:r w:rsidRPr="00F85A4E">
        <w:t xml:space="preserve"> Body </w:t>
      </w:r>
      <w:r w:rsidR="008F144D">
        <w:t>c</w:t>
      </w:r>
      <w:r w:rsidRPr="00F85A4E">
        <w:t xml:space="preserve">omposition by </w:t>
      </w:r>
      <w:r w:rsidR="008F144D">
        <w:t>c</w:t>
      </w:r>
      <w:r w:rsidRPr="00F85A4E">
        <w:t xml:space="preserve">omputed </w:t>
      </w:r>
      <w:r w:rsidR="008F144D">
        <w:t>t</w:t>
      </w:r>
      <w:r w:rsidRPr="00F85A4E">
        <w:t xml:space="preserve">omography as a </w:t>
      </w:r>
      <w:r w:rsidR="008F144D">
        <w:t>p</w:t>
      </w:r>
      <w:r w:rsidRPr="00F85A4E">
        <w:t xml:space="preserve">redictor of </w:t>
      </w:r>
      <w:r w:rsidR="008F144D">
        <w:t>t</w:t>
      </w:r>
      <w:r w:rsidRPr="00F85A4E">
        <w:t xml:space="preserve">oxicity in </w:t>
      </w:r>
      <w:r w:rsidR="008F144D">
        <w:t>p</w:t>
      </w:r>
      <w:r w:rsidRPr="00F85A4E">
        <w:t xml:space="preserve">atients </w:t>
      </w:r>
      <w:r w:rsidR="008F144D">
        <w:t>w</w:t>
      </w:r>
      <w:r w:rsidRPr="00F85A4E">
        <w:t xml:space="preserve">ith </w:t>
      </w:r>
      <w:r w:rsidR="008F144D">
        <w:t>r</w:t>
      </w:r>
      <w:r w:rsidRPr="00F85A4E">
        <w:t xml:space="preserve">enal </w:t>
      </w:r>
      <w:r w:rsidR="008F144D">
        <w:t>c</w:t>
      </w:r>
      <w:r w:rsidRPr="00F85A4E">
        <w:t xml:space="preserve">ell </w:t>
      </w:r>
      <w:r w:rsidR="008F144D">
        <w:t>c</w:t>
      </w:r>
      <w:r w:rsidRPr="00F85A4E">
        <w:t xml:space="preserve">arcinoma </w:t>
      </w:r>
      <w:r w:rsidR="008F144D">
        <w:t>t</w:t>
      </w:r>
      <w:r w:rsidRPr="00F85A4E">
        <w:t xml:space="preserve">reated </w:t>
      </w:r>
      <w:r w:rsidR="008F144D">
        <w:t>w</w:t>
      </w:r>
      <w:r w:rsidRPr="00F85A4E">
        <w:t xml:space="preserve">ith </w:t>
      </w:r>
      <w:r w:rsidR="008F144D">
        <w:t>s</w:t>
      </w:r>
      <w:r w:rsidRPr="00F85A4E">
        <w:t xml:space="preserve">unitinib. </w:t>
      </w:r>
      <w:r w:rsidRPr="00F85A4E">
        <w:rPr>
          <w:i/>
        </w:rPr>
        <w:t>Am</w:t>
      </w:r>
      <w:r w:rsidR="008F144D">
        <w:rPr>
          <w:i/>
        </w:rPr>
        <w:t>erican</w:t>
      </w:r>
      <w:r w:rsidRPr="00F85A4E">
        <w:rPr>
          <w:i/>
        </w:rPr>
        <w:t xml:space="preserve"> J</w:t>
      </w:r>
      <w:r w:rsidR="008F144D">
        <w:rPr>
          <w:i/>
        </w:rPr>
        <w:t>ournal of</w:t>
      </w:r>
      <w:r w:rsidRPr="00F85A4E">
        <w:rPr>
          <w:i/>
        </w:rPr>
        <w:t xml:space="preserve"> Clin</w:t>
      </w:r>
      <w:r w:rsidR="008F144D">
        <w:rPr>
          <w:i/>
        </w:rPr>
        <w:t>ical</w:t>
      </w:r>
      <w:r w:rsidRPr="00F85A4E">
        <w:rPr>
          <w:i/>
        </w:rPr>
        <w:t xml:space="preserve"> Oncol</w:t>
      </w:r>
      <w:r w:rsidR="008F144D">
        <w:rPr>
          <w:i/>
        </w:rPr>
        <w:t>ogy</w:t>
      </w:r>
      <w:r w:rsidRPr="009638CA">
        <w:rPr>
          <w:iCs/>
        </w:rPr>
        <w:t>.</w:t>
      </w:r>
      <w:r w:rsidRPr="00F85A4E">
        <w:t xml:space="preserve"> </w:t>
      </w:r>
      <w:r w:rsidRPr="00F85A4E">
        <w:rPr>
          <w:b/>
        </w:rPr>
        <w:t>40</w:t>
      </w:r>
      <w:r w:rsidRPr="00F85A4E">
        <w:t xml:space="preserve"> (1), 47</w:t>
      </w:r>
      <w:r w:rsidR="008F144D">
        <w:t>–</w:t>
      </w:r>
      <w:r w:rsidRPr="00F85A4E">
        <w:t>52</w:t>
      </w:r>
      <w:r w:rsidR="002C39DB">
        <w:t xml:space="preserve"> (</w:t>
      </w:r>
      <w:r w:rsidRPr="00F85A4E">
        <w:t>2017).</w:t>
      </w:r>
    </w:p>
    <w:p w14:paraId="26B7ACA2" w14:textId="281D4910" w:rsidR="00F85A4E" w:rsidRPr="00F85A4E" w:rsidRDefault="00F85A4E" w:rsidP="00BE129E">
      <w:pPr>
        <w:pStyle w:val="EndNoteBibliography"/>
      </w:pPr>
      <w:r w:rsidRPr="00F85A4E">
        <w:t>7</w:t>
      </w:r>
      <w:r w:rsidR="008F144D">
        <w:t>.</w:t>
      </w:r>
      <w:r w:rsidRPr="00F85A4E">
        <w:tab/>
        <w:t>Bernstein, A. P.</w:t>
      </w:r>
      <w:r w:rsidRPr="009638CA">
        <w:rPr>
          <w:iCs/>
        </w:rPr>
        <w:t xml:space="preserve"> et al.</w:t>
      </w:r>
      <w:r w:rsidRPr="00F85A4E">
        <w:t xml:space="preserve"> A comparison of perinephric fat surface area and Mayo Adhesive Probability score in predicting malignancy in T1 renal masses. </w:t>
      </w:r>
      <w:r w:rsidRPr="00F85A4E">
        <w:rPr>
          <w:i/>
        </w:rPr>
        <w:t>Urol</w:t>
      </w:r>
      <w:r w:rsidR="008F144D">
        <w:rPr>
          <w:i/>
        </w:rPr>
        <w:t>ogic</w:t>
      </w:r>
      <w:r w:rsidRPr="00F85A4E">
        <w:rPr>
          <w:i/>
        </w:rPr>
        <w:t xml:space="preserve"> Oncol</w:t>
      </w:r>
      <w:r w:rsidR="008F144D">
        <w:rPr>
          <w:i/>
        </w:rPr>
        <w:t>ogy</w:t>
      </w:r>
      <w:r w:rsidRPr="009638CA">
        <w:rPr>
          <w:iCs/>
        </w:rPr>
        <w:t>.</w:t>
      </w:r>
      <w:r w:rsidRPr="00F85A4E">
        <w:t xml:space="preserve"> </w:t>
      </w:r>
      <w:r w:rsidRPr="00F85A4E">
        <w:rPr>
          <w:b/>
        </w:rPr>
        <w:t>36</w:t>
      </w:r>
      <w:r w:rsidRPr="00F85A4E">
        <w:t xml:space="preserve"> (11), 499 e417</w:t>
      </w:r>
      <w:r w:rsidR="008F144D">
        <w:t>–</w:t>
      </w:r>
      <w:r w:rsidRPr="00F85A4E">
        <w:t>499 e422</w:t>
      </w:r>
      <w:r w:rsidR="002C39DB">
        <w:t xml:space="preserve"> (</w:t>
      </w:r>
      <w:r w:rsidRPr="00F85A4E">
        <w:t>2018).</w:t>
      </w:r>
    </w:p>
    <w:p w14:paraId="5ED3048C" w14:textId="4E46C5BA" w:rsidR="00F85A4E" w:rsidRPr="00F85A4E" w:rsidRDefault="00F85A4E" w:rsidP="00BE129E">
      <w:pPr>
        <w:pStyle w:val="EndNoteBibliography"/>
      </w:pPr>
      <w:r w:rsidRPr="00F85A4E">
        <w:t>8</w:t>
      </w:r>
      <w:r w:rsidR="008F144D">
        <w:t>.</w:t>
      </w:r>
      <w:r w:rsidRPr="00F85A4E">
        <w:tab/>
        <w:t>Auclin, E.</w:t>
      </w:r>
      <w:r w:rsidRPr="009638CA">
        <w:rPr>
          <w:iCs/>
        </w:rPr>
        <w:t xml:space="preserve"> et al.</w:t>
      </w:r>
      <w:r w:rsidRPr="00F85A4E">
        <w:t xml:space="preserve"> Prediction of </w:t>
      </w:r>
      <w:r w:rsidR="008F144D">
        <w:t>e</w:t>
      </w:r>
      <w:r w:rsidRPr="00F85A4E">
        <w:t xml:space="preserve">verolimus </w:t>
      </w:r>
      <w:r w:rsidR="008F144D">
        <w:t>t</w:t>
      </w:r>
      <w:r w:rsidRPr="00F85A4E">
        <w:t xml:space="preserve">oxicity and </w:t>
      </w:r>
      <w:r w:rsidR="008F144D">
        <w:t>p</w:t>
      </w:r>
      <w:r w:rsidRPr="00F85A4E">
        <w:t xml:space="preserve">rognostic </w:t>
      </w:r>
      <w:r w:rsidR="008F144D">
        <w:t>v</w:t>
      </w:r>
      <w:r w:rsidRPr="00F85A4E">
        <w:t xml:space="preserve">alue of </w:t>
      </w:r>
      <w:r w:rsidR="008F144D">
        <w:t>s</w:t>
      </w:r>
      <w:r w:rsidRPr="00F85A4E">
        <w:t xml:space="preserve">keletal </w:t>
      </w:r>
      <w:r w:rsidR="008F144D">
        <w:t>m</w:t>
      </w:r>
      <w:r w:rsidRPr="00F85A4E">
        <w:t xml:space="preserve">uscle </w:t>
      </w:r>
      <w:r w:rsidR="008F144D">
        <w:t>i</w:t>
      </w:r>
      <w:r w:rsidRPr="00F85A4E">
        <w:t xml:space="preserve">ndex in </w:t>
      </w:r>
      <w:r w:rsidR="008F144D">
        <w:t>p</w:t>
      </w:r>
      <w:r w:rsidRPr="00F85A4E">
        <w:t xml:space="preserve">atients </w:t>
      </w:r>
      <w:r w:rsidR="008F144D">
        <w:t>w</w:t>
      </w:r>
      <w:r w:rsidRPr="00F85A4E">
        <w:t xml:space="preserve">ith </w:t>
      </w:r>
      <w:r w:rsidR="008F144D">
        <w:t>m</w:t>
      </w:r>
      <w:r w:rsidRPr="00F85A4E">
        <w:t xml:space="preserve">etastatic </w:t>
      </w:r>
      <w:r w:rsidR="008F144D">
        <w:t>r</w:t>
      </w:r>
      <w:r w:rsidRPr="00F85A4E">
        <w:t xml:space="preserve">enal </w:t>
      </w:r>
      <w:r w:rsidR="008F144D">
        <w:t>c</w:t>
      </w:r>
      <w:r w:rsidRPr="00F85A4E">
        <w:t xml:space="preserve">ell </w:t>
      </w:r>
      <w:r w:rsidR="008F144D">
        <w:t>c</w:t>
      </w:r>
      <w:r w:rsidRPr="00F85A4E">
        <w:t xml:space="preserve">arcinoma. </w:t>
      </w:r>
      <w:r w:rsidRPr="00F85A4E">
        <w:rPr>
          <w:i/>
        </w:rPr>
        <w:t>Clin</w:t>
      </w:r>
      <w:r w:rsidR="008F144D">
        <w:rPr>
          <w:i/>
        </w:rPr>
        <w:t>ical</w:t>
      </w:r>
      <w:r w:rsidRPr="00F85A4E">
        <w:rPr>
          <w:i/>
        </w:rPr>
        <w:t xml:space="preserve"> Genitourin</w:t>
      </w:r>
      <w:r w:rsidR="008F144D">
        <w:rPr>
          <w:i/>
        </w:rPr>
        <w:t>ary</w:t>
      </w:r>
      <w:r w:rsidRPr="00F85A4E">
        <w:rPr>
          <w:i/>
        </w:rPr>
        <w:t xml:space="preserve"> Cancer</w:t>
      </w:r>
      <w:r w:rsidRPr="009638CA">
        <w:rPr>
          <w:iCs/>
        </w:rPr>
        <w:t>.</w:t>
      </w:r>
      <w:r w:rsidRPr="00F85A4E">
        <w:t xml:space="preserve"> </w:t>
      </w:r>
      <w:r w:rsidRPr="00F85A4E">
        <w:rPr>
          <w:b/>
        </w:rPr>
        <w:t>15</w:t>
      </w:r>
      <w:r w:rsidRPr="00F85A4E">
        <w:t xml:space="preserve"> (3), 350</w:t>
      </w:r>
      <w:r w:rsidR="008F144D">
        <w:t>–</w:t>
      </w:r>
      <w:r w:rsidRPr="00F85A4E">
        <w:t>355</w:t>
      </w:r>
      <w:r w:rsidR="002C39DB">
        <w:t xml:space="preserve"> (</w:t>
      </w:r>
      <w:r w:rsidRPr="00F85A4E">
        <w:t>2017).</w:t>
      </w:r>
    </w:p>
    <w:p w14:paraId="0DA9C4DB" w14:textId="76840CE4" w:rsidR="00F85A4E" w:rsidRPr="00F85A4E" w:rsidRDefault="00F85A4E" w:rsidP="00BE129E">
      <w:pPr>
        <w:pStyle w:val="EndNoteBibliography"/>
      </w:pPr>
      <w:r w:rsidRPr="00F85A4E">
        <w:t>9</w:t>
      </w:r>
      <w:r w:rsidR="008F144D">
        <w:t>.</w:t>
      </w:r>
      <w:r w:rsidRPr="00F85A4E">
        <w:tab/>
        <w:t>Vashi, P. G.</w:t>
      </w:r>
      <w:r w:rsidRPr="009638CA">
        <w:rPr>
          <w:iCs/>
        </w:rPr>
        <w:t xml:space="preserve"> et al.</w:t>
      </w:r>
      <w:r w:rsidRPr="00F85A4E">
        <w:t xml:space="preserve"> Sarcopenia supersedes subjective global assessment as a predictor of survival in colorectal cancer. </w:t>
      </w:r>
      <w:r w:rsidRPr="00F85A4E">
        <w:rPr>
          <w:i/>
        </w:rPr>
        <w:t>PLoS One</w:t>
      </w:r>
      <w:r w:rsidRPr="009638CA">
        <w:rPr>
          <w:iCs/>
        </w:rPr>
        <w:t>.</w:t>
      </w:r>
      <w:r w:rsidRPr="00F85A4E">
        <w:t xml:space="preserve"> </w:t>
      </w:r>
      <w:r w:rsidRPr="00F85A4E">
        <w:rPr>
          <w:b/>
        </w:rPr>
        <w:t>14</w:t>
      </w:r>
      <w:r w:rsidRPr="00F85A4E">
        <w:t xml:space="preserve"> (6), e0218761</w:t>
      </w:r>
      <w:r w:rsidR="002C39DB">
        <w:t xml:space="preserve"> (</w:t>
      </w:r>
      <w:r w:rsidRPr="00F85A4E">
        <w:t>2019).</w:t>
      </w:r>
    </w:p>
    <w:p w14:paraId="7508F2FE" w14:textId="0969D720" w:rsidR="00F85A4E" w:rsidRPr="00F85A4E" w:rsidRDefault="00F85A4E" w:rsidP="00BE129E">
      <w:pPr>
        <w:pStyle w:val="EndNoteBibliography"/>
      </w:pPr>
      <w:r w:rsidRPr="00F85A4E">
        <w:t>10</w:t>
      </w:r>
      <w:r w:rsidR="00331389">
        <w:t>.</w:t>
      </w:r>
      <w:r w:rsidRPr="00F85A4E">
        <w:tab/>
        <w:t>Elliott, J. A.</w:t>
      </w:r>
      <w:r w:rsidRPr="009638CA">
        <w:rPr>
          <w:iCs/>
        </w:rPr>
        <w:t xml:space="preserve"> et al.</w:t>
      </w:r>
      <w:r w:rsidRPr="00F85A4E">
        <w:t xml:space="preserve"> Sarcopenia: </w:t>
      </w:r>
      <w:r w:rsidR="00331389">
        <w:t>p</w:t>
      </w:r>
      <w:r w:rsidRPr="00F85A4E">
        <w:t xml:space="preserve">revalence, and </w:t>
      </w:r>
      <w:r w:rsidR="00331389">
        <w:t>i</w:t>
      </w:r>
      <w:r w:rsidRPr="00F85A4E">
        <w:t xml:space="preserve">mpact on </w:t>
      </w:r>
      <w:r w:rsidR="00331389">
        <w:t>o</w:t>
      </w:r>
      <w:r w:rsidRPr="00F85A4E">
        <w:t xml:space="preserve">perative and </w:t>
      </w:r>
      <w:r w:rsidR="00331389">
        <w:t>o</w:t>
      </w:r>
      <w:r w:rsidRPr="00F85A4E">
        <w:t xml:space="preserve">ncologic </w:t>
      </w:r>
      <w:r w:rsidR="00331389">
        <w:t>o</w:t>
      </w:r>
      <w:r w:rsidRPr="00F85A4E">
        <w:t xml:space="preserve">utcomes in the </w:t>
      </w:r>
      <w:r w:rsidR="00331389">
        <w:t>m</w:t>
      </w:r>
      <w:r w:rsidRPr="00F85A4E">
        <w:t xml:space="preserve">ultimodal </w:t>
      </w:r>
      <w:r w:rsidR="00331389">
        <w:t>m</w:t>
      </w:r>
      <w:r w:rsidRPr="00F85A4E">
        <w:t xml:space="preserve">anagement of </w:t>
      </w:r>
      <w:r w:rsidR="00331389">
        <w:t>l</w:t>
      </w:r>
      <w:r w:rsidRPr="00F85A4E">
        <w:t xml:space="preserve">ocally </w:t>
      </w:r>
      <w:r w:rsidR="00331389">
        <w:t>a</w:t>
      </w:r>
      <w:r w:rsidRPr="00F85A4E">
        <w:t xml:space="preserve">dvanced </w:t>
      </w:r>
      <w:r w:rsidR="00331389">
        <w:t>e</w:t>
      </w:r>
      <w:r w:rsidRPr="00F85A4E">
        <w:t xml:space="preserve">sophageal </w:t>
      </w:r>
      <w:r w:rsidR="00331389">
        <w:t>c</w:t>
      </w:r>
      <w:r w:rsidRPr="00F85A4E">
        <w:t xml:space="preserve">ancer. </w:t>
      </w:r>
      <w:r w:rsidRPr="00F85A4E">
        <w:rPr>
          <w:i/>
        </w:rPr>
        <w:t>Ann</w:t>
      </w:r>
      <w:r w:rsidR="00331389">
        <w:rPr>
          <w:i/>
        </w:rPr>
        <w:t>als of</w:t>
      </w:r>
      <w:r w:rsidRPr="00F85A4E">
        <w:rPr>
          <w:i/>
        </w:rPr>
        <w:t xml:space="preserve"> Surg</w:t>
      </w:r>
      <w:r w:rsidR="00331389">
        <w:rPr>
          <w:i/>
        </w:rPr>
        <w:t>ery</w:t>
      </w:r>
      <w:r w:rsidRPr="009638CA">
        <w:rPr>
          <w:iCs/>
        </w:rPr>
        <w:t>.</w:t>
      </w:r>
      <w:r w:rsidRPr="00F85A4E">
        <w:t xml:space="preserve"> </w:t>
      </w:r>
      <w:r w:rsidRPr="00F85A4E">
        <w:rPr>
          <w:b/>
        </w:rPr>
        <w:t>266</w:t>
      </w:r>
      <w:r w:rsidRPr="00F85A4E">
        <w:t xml:space="preserve"> (5), 822</w:t>
      </w:r>
      <w:r w:rsidR="00331389">
        <w:t>–</w:t>
      </w:r>
      <w:r w:rsidRPr="00F85A4E">
        <w:t>830</w:t>
      </w:r>
      <w:r w:rsidR="002C39DB">
        <w:t xml:space="preserve"> (</w:t>
      </w:r>
      <w:r w:rsidRPr="00F85A4E">
        <w:t>2017).</w:t>
      </w:r>
    </w:p>
    <w:p w14:paraId="1EBBC07C" w14:textId="3C6E89D8" w:rsidR="00F85A4E" w:rsidRPr="00F85A4E" w:rsidRDefault="00F85A4E" w:rsidP="00BE129E">
      <w:pPr>
        <w:pStyle w:val="EndNoteBibliography"/>
      </w:pPr>
      <w:r w:rsidRPr="00F85A4E">
        <w:t>11</w:t>
      </w:r>
      <w:r w:rsidR="00331389">
        <w:t>.</w:t>
      </w:r>
      <w:r w:rsidRPr="00F85A4E">
        <w:tab/>
        <w:t>Kanellakis, S.</w:t>
      </w:r>
      <w:r w:rsidRPr="009638CA">
        <w:rPr>
          <w:iCs/>
        </w:rPr>
        <w:t xml:space="preserve"> et al.</w:t>
      </w:r>
      <w:r w:rsidRPr="00F85A4E">
        <w:t xml:space="preserve"> Development and validation of a bioelectrical impedance prediction equation estimating fat free mass in Greek - Caucasian adult population. </w:t>
      </w:r>
      <w:r w:rsidRPr="00F85A4E">
        <w:rPr>
          <w:i/>
        </w:rPr>
        <w:t>Clin</w:t>
      </w:r>
      <w:r w:rsidR="00331389">
        <w:rPr>
          <w:i/>
        </w:rPr>
        <w:t>ical</w:t>
      </w:r>
      <w:r w:rsidRPr="00F85A4E">
        <w:rPr>
          <w:i/>
        </w:rPr>
        <w:t xml:space="preserve"> Nutr</w:t>
      </w:r>
      <w:r w:rsidR="00331389">
        <w:rPr>
          <w:i/>
        </w:rPr>
        <w:t>ition</w:t>
      </w:r>
      <w:r w:rsidRPr="00F85A4E">
        <w:rPr>
          <w:i/>
        </w:rPr>
        <w:t xml:space="preserve"> ESPEN</w:t>
      </w:r>
      <w:r w:rsidRPr="009638CA">
        <w:rPr>
          <w:iCs/>
        </w:rPr>
        <w:t>.</w:t>
      </w:r>
      <w:r w:rsidRPr="00F85A4E">
        <w:t xml:space="preserve"> </w:t>
      </w:r>
      <w:r w:rsidRPr="00F85A4E">
        <w:rPr>
          <w:b/>
        </w:rPr>
        <w:t>36</w:t>
      </w:r>
      <w:r w:rsidR="00331389" w:rsidRPr="009638CA">
        <w:rPr>
          <w:bCs/>
        </w:rPr>
        <w:t>,</w:t>
      </w:r>
      <w:r w:rsidRPr="00F85A4E">
        <w:t xml:space="preserve"> 166</w:t>
      </w:r>
      <w:r w:rsidR="00331389">
        <w:t>–</w:t>
      </w:r>
      <w:r w:rsidRPr="00F85A4E">
        <w:t>170</w:t>
      </w:r>
      <w:r w:rsidR="002C39DB">
        <w:t xml:space="preserve"> (</w:t>
      </w:r>
      <w:r w:rsidRPr="00F85A4E">
        <w:t>2020).</w:t>
      </w:r>
    </w:p>
    <w:p w14:paraId="40172C08" w14:textId="77AAE52E" w:rsidR="00F85A4E" w:rsidRPr="00F85A4E" w:rsidRDefault="00F85A4E" w:rsidP="00BE129E">
      <w:pPr>
        <w:pStyle w:val="EndNoteBibliography"/>
      </w:pPr>
      <w:r w:rsidRPr="00F85A4E">
        <w:t>12</w:t>
      </w:r>
      <w:r w:rsidR="00331389">
        <w:t>.</w:t>
      </w:r>
      <w:r w:rsidRPr="00F85A4E">
        <w:tab/>
        <w:t>Bredella, M. A.</w:t>
      </w:r>
      <w:r w:rsidRPr="009638CA">
        <w:rPr>
          <w:iCs/>
        </w:rPr>
        <w:t xml:space="preserve"> et al.</w:t>
      </w:r>
      <w:r w:rsidRPr="00F85A4E">
        <w:t xml:space="preserve"> Comparison of DXA and CT in the assessment of body composition in premenopausal women with obesity and anorexia nervosa. </w:t>
      </w:r>
      <w:r w:rsidRPr="00F85A4E">
        <w:rPr>
          <w:i/>
        </w:rPr>
        <w:t>Obesity (Silver Spring)</w:t>
      </w:r>
      <w:r w:rsidRPr="009638CA">
        <w:rPr>
          <w:iCs/>
        </w:rPr>
        <w:t>.</w:t>
      </w:r>
      <w:r w:rsidRPr="00F85A4E">
        <w:t xml:space="preserve"> </w:t>
      </w:r>
      <w:r w:rsidRPr="00F85A4E">
        <w:rPr>
          <w:b/>
        </w:rPr>
        <w:t>18</w:t>
      </w:r>
      <w:r w:rsidRPr="00F85A4E">
        <w:t xml:space="preserve"> (11), 2227</w:t>
      </w:r>
      <w:r w:rsidR="00331389">
        <w:t>–</w:t>
      </w:r>
      <w:r w:rsidRPr="00F85A4E">
        <w:t>2233</w:t>
      </w:r>
      <w:r w:rsidR="002C39DB">
        <w:t xml:space="preserve"> (</w:t>
      </w:r>
      <w:r w:rsidRPr="00F85A4E">
        <w:t>2010).</w:t>
      </w:r>
    </w:p>
    <w:p w14:paraId="47DFC07A" w14:textId="7226FB03" w:rsidR="00F85A4E" w:rsidRPr="00F85A4E" w:rsidRDefault="00F85A4E" w:rsidP="00BE129E">
      <w:pPr>
        <w:pStyle w:val="EndNoteBibliography"/>
      </w:pPr>
      <w:r w:rsidRPr="00F85A4E">
        <w:t>13</w:t>
      </w:r>
      <w:r w:rsidR="00331389">
        <w:t>.</w:t>
      </w:r>
      <w:r w:rsidRPr="00F85A4E">
        <w:tab/>
        <w:t>Mourtzakis, M.</w:t>
      </w:r>
      <w:r w:rsidRPr="009638CA">
        <w:rPr>
          <w:iCs/>
        </w:rPr>
        <w:t xml:space="preserve"> et al.</w:t>
      </w:r>
      <w:r w:rsidRPr="00F85A4E">
        <w:t xml:space="preserve"> A practical and precise approach to quantification of body composition in cancer patients using computed tomography images acquired during routine care. </w:t>
      </w:r>
      <w:r w:rsidRPr="00F85A4E">
        <w:rPr>
          <w:i/>
        </w:rPr>
        <w:t>Appl</w:t>
      </w:r>
      <w:r w:rsidR="00331389">
        <w:rPr>
          <w:i/>
        </w:rPr>
        <w:t>ied</w:t>
      </w:r>
      <w:r w:rsidRPr="00F85A4E">
        <w:rPr>
          <w:i/>
        </w:rPr>
        <w:t xml:space="preserve"> Physiol</w:t>
      </w:r>
      <w:r w:rsidR="00331389">
        <w:rPr>
          <w:i/>
        </w:rPr>
        <w:t>ogy,</w:t>
      </w:r>
      <w:r w:rsidRPr="00F85A4E">
        <w:rPr>
          <w:i/>
        </w:rPr>
        <w:t xml:space="preserve"> Nutr</w:t>
      </w:r>
      <w:r w:rsidR="00331389">
        <w:rPr>
          <w:i/>
        </w:rPr>
        <w:t>ition, and</w:t>
      </w:r>
      <w:r w:rsidRPr="00F85A4E">
        <w:rPr>
          <w:i/>
        </w:rPr>
        <w:t xml:space="preserve"> Metab</w:t>
      </w:r>
      <w:r w:rsidR="00331389">
        <w:rPr>
          <w:i/>
        </w:rPr>
        <w:t>olism</w:t>
      </w:r>
      <w:r w:rsidRPr="009638CA">
        <w:rPr>
          <w:iCs/>
        </w:rPr>
        <w:t>.</w:t>
      </w:r>
      <w:r w:rsidRPr="00F85A4E">
        <w:t xml:space="preserve"> </w:t>
      </w:r>
      <w:r w:rsidRPr="00F85A4E">
        <w:rPr>
          <w:b/>
        </w:rPr>
        <w:t>33</w:t>
      </w:r>
      <w:r w:rsidRPr="00F85A4E">
        <w:t xml:space="preserve"> (5), 997</w:t>
      </w:r>
      <w:r w:rsidR="00331389">
        <w:t>–</w:t>
      </w:r>
      <w:r w:rsidRPr="00F85A4E">
        <w:t>1006</w:t>
      </w:r>
      <w:r w:rsidR="002C39DB">
        <w:t xml:space="preserve"> (</w:t>
      </w:r>
      <w:r w:rsidRPr="00F85A4E">
        <w:t>2008).</w:t>
      </w:r>
    </w:p>
    <w:p w14:paraId="7E00AC37" w14:textId="7E8DED2B" w:rsidR="00F85A4E" w:rsidRPr="00F85A4E" w:rsidRDefault="00F85A4E" w:rsidP="00BE129E">
      <w:pPr>
        <w:pStyle w:val="EndNoteBibliography"/>
      </w:pPr>
      <w:r w:rsidRPr="00F85A4E">
        <w:t>14</w:t>
      </w:r>
      <w:r w:rsidR="00331389">
        <w:t>.</w:t>
      </w:r>
      <w:r w:rsidRPr="00F85A4E">
        <w:tab/>
        <w:t>Avrutin, E.</w:t>
      </w:r>
      <w:r w:rsidRPr="009638CA">
        <w:rPr>
          <w:iCs/>
        </w:rPr>
        <w:t xml:space="preserve"> et al.</w:t>
      </w:r>
      <w:r w:rsidRPr="00F85A4E">
        <w:t xml:space="preserve"> Clinically </w:t>
      </w:r>
      <w:r w:rsidR="00331389">
        <w:t>p</w:t>
      </w:r>
      <w:r w:rsidRPr="00F85A4E">
        <w:t xml:space="preserve">ractical </w:t>
      </w:r>
      <w:r w:rsidR="00331389">
        <w:t>a</w:t>
      </w:r>
      <w:r w:rsidRPr="00F85A4E">
        <w:t xml:space="preserve">pproach for </w:t>
      </w:r>
      <w:r w:rsidR="00331389">
        <w:t>s</w:t>
      </w:r>
      <w:r w:rsidRPr="00F85A4E">
        <w:t xml:space="preserve">creening of </w:t>
      </w:r>
      <w:r w:rsidR="00331389">
        <w:t>l</w:t>
      </w:r>
      <w:r w:rsidRPr="00F85A4E">
        <w:t xml:space="preserve">ow </w:t>
      </w:r>
      <w:r w:rsidR="00331389">
        <w:t>m</w:t>
      </w:r>
      <w:r w:rsidRPr="00F85A4E">
        <w:t xml:space="preserve">uscularity </w:t>
      </w:r>
      <w:r w:rsidR="00331389">
        <w:t>u</w:t>
      </w:r>
      <w:r w:rsidRPr="00F85A4E">
        <w:t xml:space="preserve">sing </w:t>
      </w:r>
      <w:r w:rsidR="00331389">
        <w:t>e</w:t>
      </w:r>
      <w:r w:rsidRPr="00F85A4E">
        <w:t xml:space="preserve">lectronic </w:t>
      </w:r>
      <w:r w:rsidR="00331389">
        <w:t>l</w:t>
      </w:r>
      <w:r w:rsidRPr="00F85A4E">
        <w:t xml:space="preserve">inear </w:t>
      </w:r>
      <w:r w:rsidR="00331389">
        <w:t>m</w:t>
      </w:r>
      <w:r w:rsidRPr="00F85A4E">
        <w:t xml:space="preserve">easures on </w:t>
      </w:r>
      <w:r w:rsidR="00331389">
        <w:t>c</w:t>
      </w:r>
      <w:r w:rsidRPr="00F85A4E">
        <w:t xml:space="preserve">omputed </w:t>
      </w:r>
      <w:r w:rsidR="00331389">
        <w:t>t</w:t>
      </w:r>
      <w:r w:rsidRPr="00F85A4E">
        <w:t xml:space="preserve">omography </w:t>
      </w:r>
      <w:r w:rsidR="00331389">
        <w:t>i</w:t>
      </w:r>
      <w:r w:rsidRPr="00F85A4E">
        <w:t xml:space="preserve">mages in </w:t>
      </w:r>
      <w:r w:rsidR="00331389">
        <w:t>c</w:t>
      </w:r>
      <w:r w:rsidRPr="00F85A4E">
        <w:t xml:space="preserve">ritically </w:t>
      </w:r>
      <w:r w:rsidR="00331389">
        <w:t>i</w:t>
      </w:r>
      <w:r w:rsidRPr="00F85A4E">
        <w:t xml:space="preserve">ll </w:t>
      </w:r>
      <w:r w:rsidR="00331389">
        <w:t>p</w:t>
      </w:r>
      <w:r w:rsidRPr="00F85A4E">
        <w:t xml:space="preserve">atients. </w:t>
      </w:r>
      <w:r w:rsidRPr="00F85A4E">
        <w:rPr>
          <w:i/>
        </w:rPr>
        <w:t>JPEN</w:t>
      </w:r>
      <w:r w:rsidR="00331389">
        <w:rPr>
          <w:i/>
        </w:rPr>
        <w:t>.</w:t>
      </w:r>
      <w:r w:rsidRPr="00F85A4E">
        <w:rPr>
          <w:i/>
        </w:rPr>
        <w:t xml:space="preserve"> J</w:t>
      </w:r>
      <w:r w:rsidR="00331389">
        <w:rPr>
          <w:i/>
        </w:rPr>
        <w:t>ournal of</w:t>
      </w:r>
      <w:r w:rsidRPr="00F85A4E">
        <w:rPr>
          <w:i/>
        </w:rPr>
        <w:t xml:space="preserve"> Parenter</w:t>
      </w:r>
      <w:r w:rsidR="00331389">
        <w:rPr>
          <w:i/>
        </w:rPr>
        <w:t>al and</w:t>
      </w:r>
      <w:r w:rsidRPr="00F85A4E">
        <w:rPr>
          <w:i/>
        </w:rPr>
        <w:t xml:space="preserve"> Enteral Nutr</w:t>
      </w:r>
      <w:r w:rsidR="00331389">
        <w:rPr>
          <w:i/>
        </w:rPr>
        <w:t>ition</w:t>
      </w:r>
      <w:r w:rsidRPr="009638CA">
        <w:rPr>
          <w:iCs/>
        </w:rPr>
        <w:t>.</w:t>
      </w:r>
      <w:r w:rsidRPr="00F85A4E">
        <w:t xml:space="preserve"> </w:t>
      </w:r>
      <w:r w:rsidRPr="00F85A4E">
        <w:rPr>
          <w:b/>
        </w:rPr>
        <w:t>42</w:t>
      </w:r>
      <w:r w:rsidRPr="00F85A4E">
        <w:t xml:space="preserve"> (5), 885</w:t>
      </w:r>
      <w:r w:rsidR="00331389">
        <w:t>–</w:t>
      </w:r>
      <w:r w:rsidRPr="00F85A4E">
        <w:t>891</w:t>
      </w:r>
      <w:r w:rsidR="002C39DB">
        <w:t xml:space="preserve"> (</w:t>
      </w:r>
      <w:r w:rsidRPr="00F85A4E">
        <w:t>2018).</w:t>
      </w:r>
    </w:p>
    <w:p w14:paraId="3717CC5B" w14:textId="4928F7E7" w:rsidR="00F85A4E" w:rsidRPr="00F85A4E" w:rsidRDefault="00F85A4E" w:rsidP="00BE129E">
      <w:pPr>
        <w:pStyle w:val="EndNoteBibliography"/>
      </w:pPr>
      <w:r w:rsidRPr="00F85A4E">
        <w:t>15</w:t>
      </w:r>
      <w:r w:rsidR="00331389">
        <w:t>.</w:t>
      </w:r>
      <w:r w:rsidRPr="00F85A4E">
        <w:tab/>
        <w:t>Cespedes Feliciano, E. M., Avrutin, E., Caan, B. J., Boroian, A.</w:t>
      </w:r>
      <w:r w:rsidR="00331389">
        <w:t>,</w:t>
      </w:r>
      <w:r w:rsidRPr="00F85A4E">
        <w:t xml:space="preserve"> Mourtzakis, M. Screening for low muscularity in colorectal cancer patients: a valid, clinic-friendly approach that predicts mortality. </w:t>
      </w:r>
      <w:r w:rsidRPr="00F85A4E">
        <w:rPr>
          <w:i/>
        </w:rPr>
        <w:t>J</w:t>
      </w:r>
      <w:r w:rsidR="00331389">
        <w:rPr>
          <w:i/>
        </w:rPr>
        <w:t>ournal of</w:t>
      </w:r>
      <w:r w:rsidRPr="00F85A4E">
        <w:rPr>
          <w:i/>
        </w:rPr>
        <w:t xml:space="preserve"> Cachexia</w:t>
      </w:r>
      <w:r w:rsidR="00331389">
        <w:rPr>
          <w:i/>
        </w:rPr>
        <w:t>,</w:t>
      </w:r>
      <w:r w:rsidRPr="00F85A4E">
        <w:rPr>
          <w:i/>
        </w:rPr>
        <w:t xml:space="preserve"> Sarcopenia </w:t>
      </w:r>
      <w:r w:rsidR="00331389">
        <w:rPr>
          <w:i/>
        </w:rPr>
        <w:t xml:space="preserve">and </w:t>
      </w:r>
      <w:r w:rsidRPr="00F85A4E">
        <w:rPr>
          <w:i/>
        </w:rPr>
        <w:t>Muscle</w:t>
      </w:r>
      <w:r w:rsidRPr="009638CA">
        <w:rPr>
          <w:iCs/>
        </w:rPr>
        <w:t>.</w:t>
      </w:r>
      <w:r w:rsidRPr="00F85A4E">
        <w:t xml:space="preserve"> </w:t>
      </w:r>
      <w:r w:rsidRPr="00F85A4E">
        <w:rPr>
          <w:b/>
        </w:rPr>
        <w:t>9</w:t>
      </w:r>
      <w:r w:rsidRPr="00F85A4E">
        <w:t xml:space="preserve"> (5), 898</w:t>
      </w:r>
      <w:r w:rsidR="00331389">
        <w:t>–</w:t>
      </w:r>
      <w:r w:rsidRPr="00F85A4E">
        <w:t>908</w:t>
      </w:r>
      <w:r w:rsidR="002C39DB">
        <w:t xml:space="preserve"> (</w:t>
      </w:r>
      <w:r w:rsidRPr="00F85A4E">
        <w:t>2018).</w:t>
      </w:r>
    </w:p>
    <w:p w14:paraId="7F7CE65E" w14:textId="43BB3F1F" w:rsidR="00F85A4E" w:rsidRPr="00F85A4E" w:rsidRDefault="00F85A4E" w:rsidP="00BE129E">
      <w:pPr>
        <w:pStyle w:val="EndNoteBibliography"/>
      </w:pPr>
      <w:r w:rsidRPr="00F85A4E">
        <w:t>16</w:t>
      </w:r>
      <w:r w:rsidR="005D3189">
        <w:t>.</w:t>
      </w:r>
      <w:r w:rsidRPr="00F85A4E">
        <w:tab/>
        <w:t>Peng, P.</w:t>
      </w:r>
      <w:r w:rsidRPr="009638CA">
        <w:rPr>
          <w:iCs/>
        </w:rPr>
        <w:t xml:space="preserve"> et al.</w:t>
      </w:r>
      <w:r w:rsidRPr="00F85A4E">
        <w:t xml:space="preserve"> Impact of sarcopenia on outcomes following resection of pancreatic adenocarcinoma. </w:t>
      </w:r>
      <w:r w:rsidRPr="00F85A4E">
        <w:rPr>
          <w:i/>
        </w:rPr>
        <w:t>J</w:t>
      </w:r>
      <w:r w:rsidR="00331389">
        <w:rPr>
          <w:i/>
        </w:rPr>
        <w:t>ournal of</w:t>
      </w:r>
      <w:r w:rsidRPr="00F85A4E">
        <w:rPr>
          <w:i/>
        </w:rPr>
        <w:t xml:space="preserve"> Gastrointest</w:t>
      </w:r>
      <w:r w:rsidR="00331389">
        <w:rPr>
          <w:i/>
        </w:rPr>
        <w:t>inal</w:t>
      </w:r>
      <w:r w:rsidRPr="00F85A4E">
        <w:rPr>
          <w:i/>
        </w:rPr>
        <w:t xml:space="preserve"> Surg</w:t>
      </w:r>
      <w:r w:rsidR="00331389">
        <w:rPr>
          <w:i/>
        </w:rPr>
        <w:t>ery</w:t>
      </w:r>
      <w:r w:rsidRPr="009638CA">
        <w:rPr>
          <w:iCs/>
        </w:rPr>
        <w:t>.</w:t>
      </w:r>
      <w:r w:rsidRPr="00F85A4E">
        <w:t xml:space="preserve"> </w:t>
      </w:r>
      <w:r w:rsidRPr="00F85A4E">
        <w:rPr>
          <w:b/>
        </w:rPr>
        <w:t>16</w:t>
      </w:r>
      <w:r w:rsidRPr="00F85A4E">
        <w:t xml:space="preserve"> (8), 1478</w:t>
      </w:r>
      <w:r w:rsidR="005D3189">
        <w:t>–</w:t>
      </w:r>
      <w:r w:rsidRPr="00F85A4E">
        <w:t>1486</w:t>
      </w:r>
      <w:r w:rsidR="002C39DB">
        <w:t xml:space="preserve"> (</w:t>
      </w:r>
      <w:r w:rsidRPr="00F85A4E">
        <w:t>2012).</w:t>
      </w:r>
    </w:p>
    <w:p w14:paraId="45C79F0B" w14:textId="7468E127" w:rsidR="00F85A4E" w:rsidRPr="00F85A4E" w:rsidRDefault="00F85A4E" w:rsidP="00BE129E">
      <w:pPr>
        <w:pStyle w:val="EndNoteBibliography"/>
      </w:pPr>
      <w:r w:rsidRPr="00F85A4E">
        <w:t>17</w:t>
      </w:r>
      <w:r w:rsidR="005D3189">
        <w:t>.</w:t>
      </w:r>
      <w:r w:rsidRPr="00F85A4E">
        <w:tab/>
        <w:t>Jones, K. I., Doleman, B., Scott, S., Lund, J. N.</w:t>
      </w:r>
      <w:r w:rsidR="005D3189">
        <w:t>,</w:t>
      </w:r>
      <w:r w:rsidRPr="00F85A4E">
        <w:t xml:space="preserve"> Williams, J. P. Simple psoas cross-sectional area measurement is a quick and easy method to assess sarcopenia and predicts major surgical complications. </w:t>
      </w:r>
      <w:r w:rsidRPr="00F85A4E">
        <w:rPr>
          <w:i/>
        </w:rPr>
        <w:t>Colorectal Dis</w:t>
      </w:r>
      <w:r w:rsidR="005D3189">
        <w:rPr>
          <w:i/>
        </w:rPr>
        <w:t>ease</w:t>
      </w:r>
      <w:r w:rsidRPr="009638CA">
        <w:rPr>
          <w:iCs/>
        </w:rPr>
        <w:t>.</w:t>
      </w:r>
      <w:r w:rsidRPr="00F85A4E">
        <w:t xml:space="preserve"> </w:t>
      </w:r>
      <w:r w:rsidRPr="00F85A4E">
        <w:rPr>
          <w:b/>
        </w:rPr>
        <w:t>17</w:t>
      </w:r>
      <w:r w:rsidRPr="00F85A4E">
        <w:t xml:space="preserve"> (1), O20</w:t>
      </w:r>
      <w:r w:rsidR="005D3189">
        <w:t>–</w:t>
      </w:r>
      <w:r w:rsidRPr="00F85A4E">
        <w:t>26</w:t>
      </w:r>
      <w:r w:rsidR="002C39DB">
        <w:t xml:space="preserve"> (</w:t>
      </w:r>
      <w:r w:rsidRPr="00F85A4E">
        <w:t>2015).</w:t>
      </w:r>
    </w:p>
    <w:p w14:paraId="5EE31A83" w14:textId="76927AD8" w:rsidR="00F85A4E" w:rsidRPr="00F85A4E" w:rsidRDefault="00F85A4E" w:rsidP="00BE129E">
      <w:pPr>
        <w:pStyle w:val="EndNoteBibliography"/>
      </w:pPr>
      <w:r w:rsidRPr="00F85A4E">
        <w:t>18</w:t>
      </w:r>
      <w:r w:rsidR="005D3189">
        <w:t>.</w:t>
      </w:r>
      <w:r w:rsidRPr="00F85A4E">
        <w:tab/>
        <w:t>Prado, C. M.</w:t>
      </w:r>
      <w:r w:rsidRPr="009638CA">
        <w:rPr>
          <w:iCs/>
        </w:rPr>
        <w:t xml:space="preserve"> et al.</w:t>
      </w:r>
      <w:r w:rsidRPr="00F85A4E">
        <w:t xml:space="preserve"> Sarcopenia as a determinant of chemotherapy toxicity and time to tumor progression in metastatic breast cancer patients receiving capecitabine treatment. </w:t>
      </w:r>
      <w:r w:rsidRPr="00F85A4E">
        <w:rPr>
          <w:i/>
        </w:rPr>
        <w:t>Clin</w:t>
      </w:r>
      <w:r w:rsidR="005D3189">
        <w:rPr>
          <w:i/>
        </w:rPr>
        <w:t>ical</w:t>
      </w:r>
      <w:r w:rsidRPr="00F85A4E">
        <w:rPr>
          <w:i/>
        </w:rPr>
        <w:t xml:space="preserve"> Cancer Res</w:t>
      </w:r>
      <w:r w:rsidR="005D3189">
        <w:rPr>
          <w:i/>
        </w:rPr>
        <w:t>earch</w:t>
      </w:r>
      <w:r w:rsidRPr="009638CA">
        <w:rPr>
          <w:iCs/>
        </w:rPr>
        <w:t>.</w:t>
      </w:r>
      <w:r w:rsidRPr="00F85A4E">
        <w:t xml:space="preserve"> </w:t>
      </w:r>
      <w:r w:rsidRPr="00F85A4E">
        <w:rPr>
          <w:b/>
        </w:rPr>
        <w:t>15</w:t>
      </w:r>
      <w:r w:rsidRPr="00F85A4E">
        <w:t xml:space="preserve"> (8), 2920</w:t>
      </w:r>
      <w:r w:rsidR="005D3189">
        <w:t>–</w:t>
      </w:r>
      <w:r w:rsidRPr="00F85A4E">
        <w:t>2926</w:t>
      </w:r>
      <w:r w:rsidR="002C39DB">
        <w:t xml:space="preserve"> (</w:t>
      </w:r>
      <w:r w:rsidRPr="00F85A4E">
        <w:t>2009).</w:t>
      </w:r>
    </w:p>
    <w:p w14:paraId="738EAF62" w14:textId="78731632" w:rsidR="00F85A4E" w:rsidRPr="00F85A4E" w:rsidRDefault="00F85A4E" w:rsidP="00BE129E">
      <w:pPr>
        <w:pStyle w:val="EndNoteBibliography"/>
      </w:pPr>
      <w:r w:rsidRPr="00F85A4E">
        <w:t>19</w:t>
      </w:r>
      <w:r w:rsidR="005D3189">
        <w:t>.</w:t>
      </w:r>
      <w:r w:rsidRPr="00F85A4E">
        <w:tab/>
        <w:t>Fields, D. A., Goran, M. I.</w:t>
      </w:r>
      <w:r w:rsidR="005D3189">
        <w:t>,</w:t>
      </w:r>
      <w:r w:rsidRPr="00F85A4E">
        <w:t xml:space="preserve"> McCrory, M. A. Body-composition assessment via air-displacement plethysmography in adults and children: a review. </w:t>
      </w:r>
      <w:r w:rsidR="005D3189" w:rsidRPr="009638CA">
        <w:rPr>
          <w:i/>
          <w:iCs/>
        </w:rPr>
        <w:t xml:space="preserve">The </w:t>
      </w:r>
      <w:r w:rsidRPr="00F85A4E">
        <w:rPr>
          <w:i/>
        </w:rPr>
        <w:t>Am</w:t>
      </w:r>
      <w:r w:rsidR="005D3189">
        <w:rPr>
          <w:i/>
        </w:rPr>
        <w:t>erican</w:t>
      </w:r>
      <w:r w:rsidRPr="00F85A4E">
        <w:rPr>
          <w:i/>
        </w:rPr>
        <w:t xml:space="preserve"> J</w:t>
      </w:r>
      <w:r w:rsidR="005D3189">
        <w:rPr>
          <w:i/>
        </w:rPr>
        <w:t>ournal of</w:t>
      </w:r>
      <w:r w:rsidRPr="00F85A4E">
        <w:rPr>
          <w:i/>
        </w:rPr>
        <w:t xml:space="preserve"> Clin</w:t>
      </w:r>
      <w:r w:rsidR="005D3189">
        <w:rPr>
          <w:i/>
        </w:rPr>
        <w:t>ical</w:t>
      </w:r>
      <w:r w:rsidRPr="00F85A4E">
        <w:rPr>
          <w:i/>
        </w:rPr>
        <w:t xml:space="preserve"> Nutr</w:t>
      </w:r>
      <w:r w:rsidR="005D3189">
        <w:rPr>
          <w:i/>
        </w:rPr>
        <w:t>ition</w:t>
      </w:r>
      <w:r w:rsidRPr="009638CA">
        <w:rPr>
          <w:iCs/>
        </w:rPr>
        <w:t>.</w:t>
      </w:r>
      <w:r w:rsidRPr="00F85A4E">
        <w:t xml:space="preserve"> </w:t>
      </w:r>
      <w:r w:rsidRPr="00F85A4E">
        <w:rPr>
          <w:b/>
        </w:rPr>
        <w:t>75</w:t>
      </w:r>
      <w:r w:rsidRPr="00F85A4E">
        <w:t xml:space="preserve"> 453</w:t>
      </w:r>
      <w:r w:rsidR="005D3189">
        <w:t>–</w:t>
      </w:r>
      <w:r w:rsidRPr="00F85A4E">
        <w:t>467</w:t>
      </w:r>
      <w:r w:rsidR="002C39DB">
        <w:t xml:space="preserve"> (</w:t>
      </w:r>
      <w:r w:rsidRPr="00F85A4E">
        <w:t>2002).</w:t>
      </w:r>
    </w:p>
    <w:p w14:paraId="5B829722" w14:textId="722773AC" w:rsidR="00F85A4E" w:rsidRPr="00F85A4E" w:rsidRDefault="00F85A4E" w:rsidP="00BE129E">
      <w:pPr>
        <w:pStyle w:val="EndNoteBibliography"/>
      </w:pPr>
      <w:r w:rsidRPr="00F85A4E">
        <w:t>20</w:t>
      </w:r>
      <w:r w:rsidR="005D3189">
        <w:t>.</w:t>
      </w:r>
      <w:r w:rsidRPr="00F85A4E">
        <w:tab/>
        <w:t>Zopfs, D.</w:t>
      </w:r>
      <w:r w:rsidRPr="009638CA">
        <w:rPr>
          <w:iCs/>
        </w:rPr>
        <w:t xml:space="preserve"> et al.</w:t>
      </w:r>
      <w:r w:rsidRPr="00F85A4E">
        <w:t xml:space="preserve"> Single-slice CT measurements allow for accurate assessment of sarcopenia </w:t>
      </w:r>
      <w:r w:rsidRPr="00F85A4E">
        <w:lastRenderedPageBreak/>
        <w:t xml:space="preserve">and body composition. </w:t>
      </w:r>
      <w:r w:rsidRPr="00F85A4E">
        <w:rPr>
          <w:i/>
        </w:rPr>
        <w:t>Eur</w:t>
      </w:r>
      <w:r w:rsidR="005D3189">
        <w:rPr>
          <w:i/>
        </w:rPr>
        <w:t>opean</w:t>
      </w:r>
      <w:r w:rsidRPr="00F85A4E">
        <w:rPr>
          <w:i/>
        </w:rPr>
        <w:t xml:space="preserve"> Radiol</w:t>
      </w:r>
      <w:r w:rsidR="005D3189">
        <w:rPr>
          <w:i/>
        </w:rPr>
        <w:t>ogy</w:t>
      </w:r>
      <w:r w:rsidRPr="009638CA">
        <w:rPr>
          <w:iCs/>
        </w:rPr>
        <w:t>.</w:t>
      </w:r>
      <w:r w:rsidRPr="00F85A4E">
        <w:t xml:space="preserve"> </w:t>
      </w:r>
      <w:r w:rsidRPr="00F85A4E">
        <w:rPr>
          <w:b/>
        </w:rPr>
        <w:t>30</w:t>
      </w:r>
      <w:r w:rsidRPr="00F85A4E">
        <w:t xml:space="preserve"> (3), 1701</w:t>
      </w:r>
      <w:r w:rsidR="005D3189">
        <w:t>–</w:t>
      </w:r>
      <w:r w:rsidRPr="00F85A4E">
        <w:t>1708</w:t>
      </w:r>
      <w:r w:rsidR="002C39DB">
        <w:t xml:space="preserve"> (</w:t>
      </w:r>
      <w:r w:rsidRPr="00F85A4E">
        <w:t>2020).</w:t>
      </w:r>
    </w:p>
    <w:p w14:paraId="27347399" w14:textId="2B1D0C37" w:rsidR="00F85A4E" w:rsidRPr="00F85A4E" w:rsidRDefault="00F85A4E" w:rsidP="00BE129E">
      <w:pPr>
        <w:pStyle w:val="EndNoteBibliography"/>
      </w:pPr>
      <w:r w:rsidRPr="00F85A4E">
        <w:t>21</w:t>
      </w:r>
      <w:r w:rsidR="005D3189">
        <w:t>.</w:t>
      </w:r>
      <w:r w:rsidRPr="00F85A4E">
        <w:tab/>
        <w:t>Schwenzer, N. F.</w:t>
      </w:r>
      <w:r w:rsidRPr="009638CA">
        <w:rPr>
          <w:iCs/>
        </w:rPr>
        <w:t xml:space="preserve"> et al.</w:t>
      </w:r>
      <w:r w:rsidRPr="00F85A4E">
        <w:t xml:space="preserve"> Quantitative </w:t>
      </w:r>
      <w:r w:rsidR="005D3189">
        <w:t>a</w:t>
      </w:r>
      <w:r w:rsidRPr="00F85A4E">
        <w:t xml:space="preserve">nalysis of </w:t>
      </w:r>
      <w:r w:rsidR="005D3189">
        <w:t>a</w:t>
      </w:r>
      <w:r w:rsidRPr="00F85A4E">
        <w:t xml:space="preserve">dipose </w:t>
      </w:r>
      <w:r w:rsidR="005D3189">
        <w:t>t</w:t>
      </w:r>
      <w:r w:rsidRPr="00F85A4E">
        <w:t xml:space="preserve">issue in </w:t>
      </w:r>
      <w:r w:rsidR="005D3189">
        <w:t>s</w:t>
      </w:r>
      <w:r w:rsidRPr="00F85A4E">
        <w:t xml:space="preserve">ingle </w:t>
      </w:r>
      <w:r w:rsidR="005D3189">
        <w:t>t</w:t>
      </w:r>
      <w:r w:rsidRPr="00F85A4E">
        <w:t xml:space="preserve">ransverse </w:t>
      </w:r>
      <w:r w:rsidR="005D3189">
        <w:t>s</w:t>
      </w:r>
      <w:r w:rsidRPr="00F85A4E">
        <w:t xml:space="preserve">lices for </w:t>
      </w:r>
      <w:r w:rsidR="005D3189">
        <w:t>e</w:t>
      </w:r>
      <w:r w:rsidRPr="00F85A4E">
        <w:t xml:space="preserve">stimation of </w:t>
      </w:r>
      <w:r w:rsidR="005D3189">
        <w:t>v</w:t>
      </w:r>
      <w:r w:rsidRPr="00F85A4E">
        <w:t xml:space="preserve">olumes of </w:t>
      </w:r>
      <w:r w:rsidR="005D3189">
        <w:t>r</w:t>
      </w:r>
      <w:r w:rsidRPr="00F85A4E">
        <w:t xml:space="preserve">elevant </w:t>
      </w:r>
      <w:r w:rsidR="005D3189">
        <w:t>f</w:t>
      </w:r>
      <w:r w:rsidRPr="00F85A4E">
        <w:t xml:space="preserve">at </w:t>
      </w:r>
      <w:r w:rsidR="005D3189">
        <w:t>t</w:t>
      </w:r>
      <w:r w:rsidRPr="00F85A4E">
        <w:t xml:space="preserve">issue </w:t>
      </w:r>
      <w:r w:rsidR="005D3189">
        <w:t>c</w:t>
      </w:r>
      <w:r w:rsidRPr="00F85A4E">
        <w:t xml:space="preserve">ompartment. </w:t>
      </w:r>
      <w:r w:rsidRPr="00F85A4E">
        <w:rPr>
          <w:i/>
        </w:rPr>
        <w:t>Investigative Radiology</w:t>
      </w:r>
      <w:r w:rsidRPr="009638CA">
        <w:rPr>
          <w:iCs/>
        </w:rPr>
        <w:t>.</w:t>
      </w:r>
      <w:r w:rsidRPr="00F85A4E">
        <w:t xml:space="preserve"> </w:t>
      </w:r>
      <w:r w:rsidRPr="00F85A4E">
        <w:rPr>
          <w:b/>
        </w:rPr>
        <w:t>45</w:t>
      </w:r>
      <w:r w:rsidRPr="00F85A4E">
        <w:t xml:space="preserve"> (12), 788</w:t>
      </w:r>
      <w:r w:rsidR="005D3189">
        <w:t>–</w:t>
      </w:r>
      <w:r w:rsidRPr="00F85A4E">
        <w:t>794</w:t>
      </w:r>
      <w:r w:rsidR="002C39DB">
        <w:t xml:space="preserve"> (</w:t>
      </w:r>
      <w:r w:rsidRPr="00F85A4E">
        <w:t>2010).</w:t>
      </w:r>
    </w:p>
    <w:p w14:paraId="13E4009C" w14:textId="146A7013" w:rsidR="00F85A4E" w:rsidRPr="00F85A4E" w:rsidRDefault="00F85A4E" w:rsidP="00BE129E">
      <w:pPr>
        <w:pStyle w:val="EndNoteBibliography"/>
      </w:pPr>
      <w:r w:rsidRPr="00F85A4E">
        <w:t>22</w:t>
      </w:r>
      <w:r w:rsidR="005D3189">
        <w:t>.</w:t>
      </w:r>
      <w:r w:rsidRPr="00F85A4E">
        <w:tab/>
        <w:t xml:space="preserve">Baracos, V. E. Psoas as a sentinel muscle for sarcopenia: a flawed premise. </w:t>
      </w:r>
      <w:r w:rsidRPr="00F85A4E">
        <w:rPr>
          <w:i/>
        </w:rPr>
        <w:t>J</w:t>
      </w:r>
      <w:r w:rsidR="005D3189">
        <w:rPr>
          <w:i/>
        </w:rPr>
        <w:t>ournal of</w:t>
      </w:r>
      <w:r w:rsidRPr="00F85A4E">
        <w:rPr>
          <w:i/>
        </w:rPr>
        <w:t xml:space="preserve"> Cachexia</w:t>
      </w:r>
      <w:r w:rsidR="005D3189">
        <w:rPr>
          <w:i/>
        </w:rPr>
        <w:t>,</w:t>
      </w:r>
      <w:r w:rsidRPr="00F85A4E">
        <w:rPr>
          <w:i/>
        </w:rPr>
        <w:t xml:space="preserve"> Sarcopenia </w:t>
      </w:r>
      <w:r w:rsidR="005D3189">
        <w:rPr>
          <w:i/>
        </w:rPr>
        <w:t xml:space="preserve">and </w:t>
      </w:r>
      <w:r w:rsidRPr="00F85A4E">
        <w:rPr>
          <w:i/>
        </w:rPr>
        <w:t>Muscle</w:t>
      </w:r>
      <w:r w:rsidRPr="009638CA">
        <w:rPr>
          <w:iCs/>
        </w:rPr>
        <w:t>.</w:t>
      </w:r>
      <w:r w:rsidRPr="00F85A4E">
        <w:t xml:space="preserve"> </w:t>
      </w:r>
      <w:r w:rsidRPr="00F85A4E">
        <w:rPr>
          <w:b/>
        </w:rPr>
        <w:t>8</w:t>
      </w:r>
      <w:r w:rsidRPr="00F85A4E">
        <w:t xml:space="preserve"> (4), 527</w:t>
      </w:r>
      <w:r w:rsidR="005D3189">
        <w:t>–</w:t>
      </w:r>
      <w:r w:rsidRPr="00F85A4E">
        <w:t>528</w:t>
      </w:r>
      <w:r w:rsidR="002C39DB">
        <w:t xml:space="preserve"> (</w:t>
      </w:r>
      <w:r w:rsidRPr="00F85A4E">
        <w:t>2017).</w:t>
      </w:r>
    </w:p>
    <w:p w14:paraId="7A29F031" w14:textId="6ED8D839" w:rsidR="00F85A4E" w:rsidRPr="00F85A4E" w:rsidRDefault="00F85A4E" w:rsidP="00BE129E">
      <w:pPr>
        <w:pStyle w:val="EndNoteBibliography"/>
      </w:pPr>
      <w:r w:rsidRPr="00F85A4E">
        <w:t>23</w:t>
      </w:r>
      <w:r w:rsidR="005D3189">
        <w:t>.</w:t>
      </w:r>
      <w:r w:rsidRPr="00F85A4E">
        <w:tab/>
        <w:t>Potretzke, A. M., Schmitz, K. H.</w:t>
      </w:r>
      <w:r w:rsidR="005D3189">
        <w:t>,</w:t>
      </w:r>
      <w:r w:rsidRPr="00F85A4E">
        <w:t xml:space="preserve"> Jensen, M. D. Preventing overestimation of pixels in computed tomography assessment of visceral fat. </w:t>
      </w:r>
      <w:r w:rsidRPr="00F85A4E">
        <w:rPr>
          <w:i/>
        </w:rPr>
        <w:t>Obesity Research</w:t>
      </w:r>
      <w:r w:rsidRPr="009638CA">
        <w:rPr>
          <w:iCs/>
        </w:rPr>
        <w:t>.</w:t>
      </w:r>
      <w:r w:rsidRPr="00F85A4E">
        <w:t xml:space="preserve"> </w:t>
      </w:r>
      <w:r w:rsidRPr="00F85A4E">
        <w:rPr>
          <w:b/>
        </w:rPr>
        <w:t>12</w:t>
      </w:r>
      <w:r w:rsidRPr="00F85A4E">
        <w:t xml:space="preserve"> (10), 1698</w:t>
      </w:r>
      <w:r w:rsidR="005D3189">
        <w:t>–</w:t>
      </w:r>
      <w:r w:rsidRPr="00F85A4E">
        <w:t>1701</w:t>
      </w:r>
      <w:r w:rsidR="002C39DB">
        <w:t xml:space="preserve"> (</w:t>
      </w:r>
      <w:r w:rsidRPr="00F85A4E">
        <w:t>2004).</w:t>
      </w:r>
    </w:p>
    <w:p w14:paraId="06D966E8" w14:textId="0FEBE491" w:rsidR="00F85A4E" w:rsidRPr="00F85A4E" w:rsidRDefault="00F85A4E" w:rsidP="00BE129E">
      <w:pPr>
        <w:pStyle w:val="EndNoteBibliography"/>
      </w:pPr>
      <w:r w:rsidRPr="00F85A4E">
        <w:t>24</w:t>
      </w:r>
      <w:r w:rsidR="005D3189">
        <w:t>.</w:t>
      </w:r>
      <w:r w:rsidRPr="00F85A4E">
        <w:tab/>
        <w:t>Shen, W.</w:t>
      </w:r>
      <w:r w:rsidRPr="009638CA">
        <w:rPr>
          <w:iCs/>
        </w:rPr>
        <w:t xml:space="preserve"> et al.</w:t>
      </w:r>
      <w:r w:rsidRPr="00F85A4E">
        <w:t xml:space="preserve"> Total body skeletal muscle and adipose tissue volumes: estimation from a single abdominal cross-sectional image. </w:t>
      </w:r>
      <w:r w:rsidRPr="00F85A4E">
        <w:rPr>
          <w:i/>
        </w:rPr>
        <w:t>J</w:t>
      </w:r>
      <w:r w:rsidR="005D3189">
        <w:rPr>
          <w:i/>
        </w:rPr>
        <w:t>ournal of</w:t>
      </w:r>
      <w:r w:rsidRPr="00F85A4E">
        <w:rPr>
          <w:i/>
        </w:rPr>
        <w:t xml:space="preserve"> Appl</w:t>
      </w:r>
      <w:r w:rsidR="005D3189">
        <w:rPr>
          <w:i/>
        </w:rPr>
        <w:t>ied</w:t>
      </w:r>
      <w:r w:rsidRPr="00F85A4E">
        <w:rPr>
          <w:i/>
        </w:rPr>
        <w:t xml:space="preserve"> Physiol</w:t>
      </w:r>
      <w:r w:rsidR="005D3189">
        <w:rPr>
          <w:i/>
        </w:rPr>
        <w:t>ogy</w:t>
      </w:r>
      <w:r w:rsidRPr="00F85A4E">
        <w:rPr>
          <w:i/>
        </w:rPr>
        <w:t xml:space="preserve"> (1985)</w:t>
      </w:r>
      <w:r w:rsidRPr="009638CA">
        <w:rPr>
          <w:iCs/>
        </w:rPr>
        <w:t>.</w:t>
      </w:r>
      <w:r w:rsidRPr="00F85A4E">
        <w:t xml:space="preserve"> </w:t>
      </w:r>
      <w:r w:rsidRPr="00F85A4E">
        <w:rPr>
          <w:b/>
        </w:rPr>
        <w:t>97</w:t>
      </w:r>
      <w:r w:rsidRPr="00F85A4E">
        <w:t xml:space="preserve"> (6), 2333</w:t>
      </w:r>
      <w:r w:rsidR="005D3189">
        <w:t>–</w:t>
      </w:r>
      <w:r w:rsidRPr="00F85A4E">
        <w:t>2338</w:t>
      </w:r>
      <w:r w:rsidR="002C39DB">
        <w:t xml:space="preserve"> (</w:t>
      </w:r>
      <w:r w:rsidRPr="00F85A4E">
        <w:t>2004).</w:t>
      </w:r>
    </w:p>
    <w:p w14:paraId="033667F6" w14:textId="780770DD" w:rsidR="00F85A4E" w:rsidRPr="00F85A4E" w:rsidRDefault="00F85A4E" w:rsidP="00BE129E">
      <w:pPr>
        <w:pStyle w:val="EndNoteBibliography"/>
      </w:pPr>
      <w:r w:rsidRPr="00F85A4E">
        <w:t>25</w:t>
      </w:r>
      <w:r w:rsidR="00CB5427">
        <w:t>.</w:t>
      </w:r>
      <w:r w:rsidRPr="00F85A4E">
        <w:tab/>
        <w:t>Weston, A. D.</w:t>
      </w:r>
      <w:r w:rsidRPr="009638CA">
        <w:rPr>
          <w:iCs/>
        </w:rPr>
        <w:t xml:space="preserve"> et al.</w:t>
      </w:r>
      <w:r w:rsidRPr="00F85A4E">
        <w:t xml:space="preserve"> Automated </w:t>
      </w:r>
      <w:r w:rsidR="00CB5427">
        <w:t>a</w:t>
      </w:r>
      <w:r w:rsidRPr="00F85A4E">
        <w:t xml:space="preserve">bdominal </w:t>
      </w:r>
      <w:r w:rsidR="00CB5427">
        <w:t>s</w:t>
      </w:r>
      <w:r w:rsidRPr="00F85A4E">
        <w:t xml:space="preserve">egmentation of CT </w:t>
      </w:r>
      <w:r w:rsidR="00CB5427">
        <w:t>s</w:t>
      </w:r>
      <w:r w:rsidRPr="00F85A4E">
        <w:t xml:space="preserve">cans for </w:t>
      </w:r>
      <w:r w:rsidR="00CB5427">
        <w:t>b</w:t>
      </w:r>
      <w:r w:rsidRPr="00F85A4E">
        <w:t xml:space="preserve">ody </w:t>
      </w:r>
      <w:r w:rsidR="00CB5427">
        <w:t>c</w:t>
      </w:r>
      <w:r w:rsidRPr="00F85A4E">
        <w:t xml:space="preserve">omposition </w:t>
      </w:r>
      <w:r w:rsidR="00CB5427">
        <w:t>a</w:t>
      </w:r>
      <w:r w:rsidRPr="00F85A4E">
        <w:t xml:space="preserve">nalysis </w:t>
      </w:r>
      <w:r w:rsidR="00CB5427">
        <w:t>u</w:t>
      </w:r>
      <w:r w:rsidRPr="00F85A4E">
        <w:t xml:space="preserve">sing </w:t>
      </w:r>
      <w:r w:rsidR="00CB5427">
        <w:t>d</w:t>
      </w:r>
      <w:r w:rsidRPr="00F85A4E">
        <w:t xml:space="preserve">eep </w:t>
      </w:r>
      <w:r w:rsidR="00CB5427">
        <w:t>l</w:t>
      </w:r>
      <w:r w:rsidRPr="00F85A4E">
        <w:t xml:space="preserve">earning. </w:t>
      </w:r>
      <w:r w:rsidRPr="00F85A4E">
        <w:rPr>
          <w:i/>
        </w:rPr>
        <w:t>Radiology</w:t>
      </w:r>
      <w:r w:rsidRPr="009638CA">
        <w:rPr>
          <w:iCs/>
        </w:rPr>
        <w:t>.</w:t>
      </w:r>
      <w:r w:rsidRPr="00F85A4E">
        <w:t xml:space="preserve"> </w:t>
      </w:r>
      <w:r w:rsidRPr="00F85A4E">
        <w:rPr>
          <w:b/>
        </w:rPr>
        <w:t>290</w:t>
      </w:r>
      <w:r w:rsidRPr="00F85A4E">
        <w:t xml:space="preserve"> (3), 669</w:t>
      </w:r>
      <w:r w:rsidR="00CB5427">
        <w:t>–</w:t>
      </w:r>
      <w:r w:rsidRPr="00F85A4E">
        <w:t>679</w:t>
      </w:r>
      <w:r w:rsidR="002C39DB">
        <w:t xml:space="preserve"> (</w:t>
      </w:r>
      <w:r w:rsidRPr="00F85A4E">
        <w:t>2019).</w:t>
      </w:r>
    </w:p>
    <w:p w14:paraId="43E6366F" w14:textId="5D4D8D66" w:rsidR="00AE7D84" w:rsidRDefault="00E67951" w:rsidP="00BE129E">
      <w:r>
        <w:fldChar w:fldCharType="end"/>
      </w:r>
    </w:p>
    <w:sectPr w:rsidR="00AE7D84" w:rsidSect="00B85B9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994B4D" w14:textId="77777777" w:rsidR="00AC5D19" w:rsidRDefault="00AC5D19" w:rsidP="00E67951">
      <w:r>
        <w:separator/>
      </w:r>
    </w:p>
  </w:endnote>
  <w:endnote w:type="continuationSeparator" w:id="0">
    <w:p w14:paraId="6E985ABE" w14:textId="77777777" w:rsidR="00AC5D19" w:rsidRDefault="00AC5D19" w:rsidP="00E67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altName w:val="Segoe UI"/>
    <w:charset w:val="00"/>
    <w:family w:val="swiss"/>
    <w:pitch w:val="variable"/>
    <w:sig w:usb0="00000000"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43E2E1" w14:textId="77777777" w:rsidR="00AC5D19" w:rsidRDefault="00AC5D19" w:rsidP="00E67951">
      <w:r>
        <w:separator/>
      </w:r>
    </w:p>
  </w:footnote>
  <w:footnote w:type="continuationSeparator" w:id="0">
    <w:p w14:paraId="1281238F" w14:textId="77777777" w:rsidR="00AC5D19" w:rsidRDefault="00AC5D19" w:rsidP="00E679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80429"/>
    <w:multiLevelType w:val="hybridMultilevel"/>
    <w:tmpl w:val="9C26E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3170A"/>
    <w:multiLevelType w:val="multilevel"/>
    <w:tmpl w:val="513CC29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987EF3"/>
    <w:multiLevelType w:val="multilevel"/>
    <w:tmpl w:val="152807DC"/>
    <w:lvl w:ilvl="0">
      <w:start w:val="1"/>
      <w:numFmt w:val="decimal"/>
      <w:lvlText w:val="%1"/>
      <w:lvlJc w:val="left"/>
      <w:pPr>
        <w:ind w:left="600" w:hanging="600"/>
      </w:pPr>
      <w:rPr>
        <w:rFonts w:hint="default"/>
      </w:rPr>
    </w:lvl>
    <w:lvl w:ilvl="1">
      <w:start w:val="17"/>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504A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EB0D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26718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2"/>
  </w:num>
  <w:num w:numId="3">
    <w:abstractNumId w:val="8"/>
  </w:num>
  <w:num w:numId="4">
    <w:abstractNumId w:val="20"/>
  </w:num>
  <w:num w:numId="5">
    <w:abstractNumId w:val="13"/>
  </w:num>
  <w:num w:numId="6">
    <w:abstractNumId w:val="19"/>
  </w:num>
  <w:num w:numId="7">
    <w:abstractNumId w:val="1"/>
  </w:num>
  <w:num w:numId="8">
    <w:abstractNumId w:val="14"/>
  </w:num>
  <w:num w:numId="9">
    <w:abstractNumId w:val="15"/>
  </w:num>
  <w:num w:numId="10">
    <w:abstractNumId w:val="21"/>
  </w:num>
  <w:num w:numId="11">
    <w:abstractNumId w:val="25"/>
  </w:num>
  <w:num w:numId="12">
    <w:abstractNumId w:val="4"/>
  </w:num>
  <w:num w:numId="13">
    <w:abstractNumId w:val="23"/>
  </w:num>
  <w:num w:numId="14">
    <w:abstractNumId w:val="31"/>
  </w:num>
  <w:num w:numId="15">
    <w:abstractNumId w:val="16"/>
  </w:num>
  <w:num w:numId="16">
    <w:abstractNumId w:val="12"/>
  </w:num>
  <w:num w:numId="17">
    <w:abstractNumId w:val="24"/>
  </w:num>
  <w:num w:numId="18">
    <w:abstractNumId w:val="17"/>
  </w:num>
  <w:num w:numId="19">
    <w:abstractNumId w:val="27"/>
  </w:num>
  <w:num w:numId="20">
    <w:abstractNumId w:val="6"/>
  </w:num>
  <w:num w:numId="21">
    <w:abstractNumId w:val="28"/>
  </w:num>
  <w:num w:numId="22">
    <w:abstractNumId w:val="26"/>
  </w:num>
  <w:num w:numId="23">
    <w:abstractNumId w:val="18"/>
  </w:num>
  <w:num w:numId="24">
    <w:abstractNumId w:val="32"/>
  </w:num>
  <w:num w:numId="25">
    <w:abstractNumId w:val="11"/>
  </w:num>
  <w:num w:numId="26">
    <w:abstractNumId w:val="2"/>
  </w:num>
  <w:num w:numId="27">
    <w:abstractNumId w:val="10"/>
  </w:num>
  <w:num w:numId="28">
    <w:abstractNumId w:val="33"/>
  </w:num>
  <w:num w:numId="29">
    <w:abstractNumId w:val="3"/>
  </w:num>
  <w:num w:numId="30">
    <w:abstractNumId w:val="29"/>
  </w:num>
  <w:num w:numId="31">
    <w:abstractNumId w:val="0"/>
  </w:num>
  <w:num w:numId="32">
    <w:abstractNumId w:val="30"/>
  </w:num>
  <w:num w:numId="33">
    <w:abstractNumId w:val="7"/>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fx9ev1srpeve2t9mxewwap02s2zwpazsx&quot;&gt;My EndNote Library_CRI&lt;record-ids&gt;&lt;item&gt;1&lt;/item&gt;&lt;item&gt;2&lt;/item&gt;&lt;item&gt;12&lt;/item&gt;&lt;item&gt;24&lt;/item&gt;&lt;item&gt;131&lt;/item&gt;&lt;item&gt;132&lt;/item&gt;&lt;item&gt;133&lt;/item&gt;&lt;item&gt;162&lt;/item&gt;&lt;item&gt;163&lt;/item&gt;&lt;item&gt;164&lt;/item&gt;&lt;item&gt;194&lt;/item&gt;&lt;item&gt;204&lt;/item&gt;&lt;item&gt;210&lt;/item&gt;&lt;item&gt;214&lt;/item&gt;&lt;item&gt;235&lt;/item&gt;&lt;item&gt;238&lt;/item&gt;&lt;item&gt;249&lt;/item&gt;&lt;item&gt;250&lt;/item&gt;&lt;item&gt;251&lt;/item&gt;&lt;item&gt;253&lt;/item&gt;&lt;/record-ids&gt;&lt;/item&gt;&lt;/Libraries&gt;"/>
  </w:docVars>
  <w:rsids>
    <w:rsidRoot w:val="00E67951"/>
    <w:rsid w:val="00006A07"/>
    <w:rsid w:val="00014EE0"/>
    <w:rsid w:val="000214EF"/>
    <w:rsid w:val="000247EA"/>
    <w:rsid w:val="00033F93"/>
    <w:rsid w:val="000405C7"/>
    <w:rsid w:val="00043780"/>
    <w:rsid w:val="00051439"/>
    <w:rsid w:val="00065A10"/>
    <w:rsid w:val="00065E8B"/>
    <w:rsid w:val="0009486B"/>
    <w:rsid w:val="000A6261"/>
    <w:rsid w:val="000B13DF"/>
    <w:rsid w:val="000B7401"/>
    <w:rsid w:val="000C2AF5"/>
    <w:rsid w:val="000F2382"/>
    <w:rsid w:val="000F6F06"/>
    <w:rsid w:val="00112E44"/>
    <w:rsid w:val="00117E43"/>
    <w:rsid w:val="001336CE"/>
    <w:rsid w:val="00137202"/>
    <w:rsid w:val="001475A8"/>
    <w:rsid w:val="00151444"/>
    <w:rsid w:val="001570C5"/>
    <w:rsid w:val="00173AAF"/>
    <w:rsid w:val="001870AC"/>
    <w:rsid w:val="001941F6"/>
    <w:rsid w:val="001943D9"/>
    <w:rsid w:val="00195AF9"/>
    <w:rsid w:val="001A051C"/>
    <w:rsid w:val="001A345A"/>
    <w:rsid w:val="001B22CC"/>
    <w:rsid w:val="001B241B"/>
    <w:rsid w:val="001B71B8"/>
    <w:rsid w:val="001C393E"/>
    <w:rsid w:val="001C5764"/>
    <w:rsid w:val="001E5C44"/>
    <w:rsid w:val="001E6647"/>
    <w:rsid w:val="00202D44"/>
    <w:rsid w:val="002076CD"/>
    <w:rsid w:val="00224F62"/>
    <w:rsid w:val="00235212"/>
    <w:rsid w:val="0024298C"/>
    <w:rsid w:val="00250295"/>
    <w:rsid w:val="00270749"/>
    <w:rsid w:val="00273B70"/>
    <w:rsid w:val="00280DEB"/>
    <w:rsid w:val="00291485"/>
    <w:rsid w:val="002916B2"/>
    <w:rsid w:val="002A2F46"/>
    <w:rsid w:val="002A40C7"/>
    <w:rsid w:val="002C166B"/>
    <w:rsid w:val="002C39DB"/>
    <w:rsid w:val="002C3D43"/>
    <w:rsid w:val="002D1E2D"/>
    <w:rsid w:val="002E237A"/>
    <w:rsid w:val="002F36CD"/>
    <w:rsid w:val="002F56BE"/>
    <w:rsid w:val="00313F3B"/>
    <w:rsid w:val="00315DF0"/>
    <w:rsid w:val="00331389"/>
    <w:rsid w:val="00354D4F"/>
    <w:rsid w:val="0036286B"/>
    <w:rsid w:val="003641C0"/>
    <w:rsid w:val="003831D3"/>
    <w:rsid w:val="00383B03"/>
    <w:rsid w:val="00391810"/>
    <w:rsid w:val="00394AD0"/>
    <w:rsid w:val="00397BCC"/>
    <w:rsid w:val="003A1180"/>
    <w:rsid w:val="003A41D9"/>
    <w:rsid w:val="003C55A2"/>
    <w:rsid w:val="003C5A56"/>
    <w:rsid w:val="003D2227"/>
    <w:rsid w:val="003D788A"/>
    <w:rsid w:val="003E4590"/>
    <w:rsid w:val="003F1C5A"/>
    <w:rsid w:val="004009AF"/>
    <w:rsid w:val="00411D53"/>
    <w:rsid w:val="00414492"/>
    <w:rsid w:val="004277E2"/>
    <w:rsid w:val="00430FCB"/>
    <w:rsid w:val="00442DE0"/>
    <w:rsid w:val="00456D00"/>
    <w:rsid w:val="00457B51"/>
    <w:rsid w:val="004739AF"/>
    <w:rsid w:val="00487DC0"/>
    <w:rsid w:val="0049225A"/>
    <w:rsid w:val="004B0DB6"/>
    <w:rsid w:val="004C2858"/>
    <w:rsid w:val="004D3192"/>
    <w:rsid w:val="004F049D"/>
    <w:rsid w:val="00504B2F"/>
    <w:rsid w:val="005107CE"/>
    <w:rsid w:val="005320EF"/>
    <w:rsid w:val="00533A25"/>
    <w:rsid w:val="00550067"/>
    <w:rsid w:val="00553F4D"/>
    <w:rsid w:val="00572A61"/>
    <w:rsid w:val="005734C9"/>
    <w:rsid w:val="00583F42"/>
    <w:rsid w:val="00585F71"/>
    <w:rsid w:val="005A1F28"/>
    <w:rsid w:val="005C3C80"/>
    <w:rsid w:val="005D3189"/>
    <w:rsid w:val="005D67A8"/>
    <w:rsid w:val="005F2789"/>
    <w:rsid w:val="005F71F0"/>
    <w:rsid w:val="006051B7"/>
    <w:rsid w:val="00607C0A"/>
    <w:rsid w:val="00624EC5"/>
    <w:rsid w:val="00643809"/>
    <w:rsid w:val="00645901"/>
    <w:rsid w:val="00652353"/>
    <w:rsid w:val="0066732E"/>
    <w:rsid w:val="00680A74"/>
    <w:rsid w:val="00690327"/>
    <w:rsid w:val="0069147B"/>
    <w:rsid w:val="00694DF8"/>
    <w:rsid w:val="006A2987"/>
    <w:rsid w:val="006B7040"/>
    <w:rsid w:val="006C033F"/>
    <w:rsid w:val="006C1269"/>
    <w:rsid w:val="006C38FC"/>
    <w:rsid w:val="006C45E5"/>
    <w:rsid w:val="006C653B"/>
    <w:rsid w:val="006F6322"/>
    <w:rsid w:val="006F725B"/>
    <w:rsid w:val="00711D91"/>
    <w:rsid w:val="00713326"/>
    <w:rsid w:val="00751AAE"/>
    <w:rsid w:val="00757DC4"/>
    <w:rsid w:val="007601F5"/>
    <w:rsid w:val="007665D2"/>
    <w:rsid w:val="00772E24"/>
    <w:rsid w:val="00777514"/>
    <w:rsid w:val="0079052B"/>
    <w:rsid w:val="007A582F"/>
    <w:rsid w:val="007D2F7F"/>
    <w:rsid w:val="007D49CC"/>
    <w:rsid w:val="007E54FB"/>
    <w:rsid w:val="007E64A1"/>
    <w:rsid w:val="007F0055"/>
    <w:rsid w:val="00800CC9"/>
    <w:rsid w:val="00805911"/>
    <w:rsid w:val="008113B6"/>
    <w:rsid w:val="00816F89"/>
    <w:rsid w:val="00862212"/>
    <w:rsid w:val="0087394A"/>
    <w:rsid w:val="00885666"/>
    <w:rsid w:val="00891CB4"/>
    <w:rsid w:val="008B0FD3"/>
    <w:rsid w:val="008B6CF7"/>
    <w:rsid w:val="008C37EE"/>
    <w:rsid w:val="008C37F3"/>
    <w:rsid w:val="008C3BE9"/>
    <w:rsid w:val="008D1E03"/>
    <w:rsid w:val="008D2078"/>
    <w:rsid w:val="008D50FF"/>
    <w:rsid w:val="008E6A64"/>
    <w:rsid w:val="008E7D9D"/>
    <w:rsid w:val="008F144D"/>
    <w:rsid w:val="00904ED2"/>
    <w:rsid w:val="009077E1"/>
    <w:rsid w:val="00914D94"/>
    <w:rsid w:val="009259E1"/>
    <w:rsid w:val="00934366"/>
    <w:rsid w:val="00960556"/>
    <w:rsid w:val="009638CA"/>
    <w:rsid w:val="00964C4C"/>
    <w:rsid w:val="00965BC6"/>
    <w:rsid w:val="009741D5"/>
    <w:rsid w:val="00983E3A"/>
    <w:rsid w:val="009872FF"/>
    <w:rsid w:val="009B0125"/>
    <w:rsid w:val="009C3960"/>
    <w:rsid w:val="009D3C6D"/>
    <w:rsid w:val="009D4DB4"/>
    <w:rsid w:val="009E1331"/>
    <w:rsid w:val="009E6780"/>
    <w:rsid w:val="009F145E"/>
    <w:rsid w:val="009F2604"/>
    <w:rsid w:val="009F3A90"/>
    <w:rsid w:val="009F507D"/>
    <w:rsid w:val="00A0666C"/>
    <w:rsid w:val="00A326F3"/>
    <w:rsid w:val="00A402D3"/>
    <w:rsid w:val="00A4402A"/>
    <w:rsid w:val="00A44A4F"/>
    <w:rsid w:val="00A44EC8"/>
    <w:rsid w:val="00A6423F"/>
    <w:rsid w:val="00A71681"/>
    <w:rsid w:val="00A73CD7"/>
    <w:rsid w:val="00A73E2C"/>
    <w:rsid w:val="00A834B8"/>
    <w:rsid w:val="00A9544B"/>
    <w:rsid w:val="00A965A3"/>
    <w:rsid w:val="00AA36F2"/>
    <w:rsid w:val="00AA3E60"/>
    <w:rsid w:val="00AA3FC0"/>
    <w:rsid w:val="00AA4A92"/>
    <w:rsid w:val="00AB7C75"/>
    <w:rsid w:val="00AC3538"/>
    <w:rsid w:val="00AC5D19"/>
    <w:rsid w:val="00AD2A27"/>
    <w:rsid w:val="00AD2A7E"/>
    <w:rsid w:val="00AD5C20"/>
    <w:rsid w:val="00AE35AA"/>
    <w:rsid w:val="00AE7D84"/>
    <w:rsid w:val="00B04AE5"/>
    <w:rsid w:val="00B250EB"/>
    <w:rsid w:val="00B3008C"/>
    <w:rsid w:val="00B51933"/>
    <w:rsid w:val="00B54A72"/>
    <w:rsid w:val="00B6220B"/>
    <w:rsid w:val="00B70225"/>
    <w:rsid w:val="00B74AA0"/>
    <w:rsid w:val="00B85B94"/>
    <w:rsid w:val="00B93AAA"/>
    <w:rsid w:val="00BA7D60"/>
    <w:rsid w:val="00BB02A7"/>
    <w:rsid w:val="00BB6CB5"/>
    <w:rsid w:val="00BE129E"/>
    <w:rsid w:val="00C0034B"/>
    <w:rsid w:val="00C05450"/>
    <w:rsid w:val="00C26CA3"/>
    <w:rsid w:val="00C30190"/>
    <w:rsid w:val="00C315EB"/>
    <w:rsid w:val="00C3186C"/>
    <w:rsid w:val="00C32CA4"/>
    <w:rsid w:val="00C549A8"/>
    <w:rsid w:val="00C55310"/>
    <w:rsid w:val="00C61FC3"/>
    <w:rsid w:val="00C62349"/>
    <w:rsid w:val="00C72332"/>
    <w:rsid w:val="00C76B94"/>
    <w:rsid w:val="00C8016D"/>
    <w:rsid w:val="00C81B99"/>
    <w:rsid w:val="00C913F3"/>
    <w:rsid w:val="00C94F4D"/>
    <w:rsid w:val="00CB5427"/>
    <w:rsid w:val="00CC3D61"/>
    <w:rsid w:val="00CD6EE2"/>
    <w:rsid w:val="00CE1C05"/>
    <w:rsid w:val="00CE6463"/>
    <w:rsid w:val="00CF107A"/>
    <w:rsid w:val="00D056BF"/>
    <w:rsid w:val="00D1729D"/>
    <w:rsid w:val="00D3244E"/>
    <w:rsid w:val="00D34808"/>
    <w:rsid w:val="00D404DA"/>
    <w:rsid w:val="00D4068A"/>
    <w:rsid w:val="00D67483"/>
    <w:rsid w:val="00D71C85"/>
    <w:rsid w:val="00D90FFE"/>
    <w:rsid w:val="00DA49D0"/>
    <w:rsid w:val="00DA4B12"/>
    <w:rsid w:val="00DB27F5"/>
    <w:rsid w:val="00DB317F"/>
    <w:rsid w:val="00DE284E"/>
    <w:rsid w:val="00DE47BA"/>
    <w:rsid w:val="00DF6A88"/>
    <w:rsid w:val="00E3205B"/>
    <w:rsid w:val="00E371AC"/>
    <w:rsid w:val="00E37DFD"/>
    <w:rsid w:val="00E4143B"/>
    <w:rsid w:val="00E4486E"/>
    <w:rsid w:val="00E64A42"/>
    <w:rsid w:val="00E67951"/>
    <w:rsid w:val="00E74085"/>
    <w:rsid w:val="00E81941"/>
    <w:rsid w:val="00E820E6"/>
    <w:rsid w:val="00E830F3"/>
    <w:rsid w:val="00E877BF"/>
    <w:rsid w:val="00E94EA6"/>
    <w:rsid w:val="00EB4F08"/>
    <w:rsid w:val="00EB7A72"/>
    <w:rsid w:val="00EC2EA4"/>
    <w:rsid w:val="00ED0206"/>
    <w:rsid w:val="00ED0802"/>
    <w:rsid w:val="00EE4E69"/>
    <w:rsid w:val="00EF08A3"/>
    <w:rsid w:val="00EF5994"/>
    <w:rsid w:val="00F1077F"/>
    <w:rsid w:val="00F232CB"/>
    <w:rsid w:val="00F40CB0"/>
    <w:rsid w:val="00F4135D"/>
    <w:rsid w:val="00F46E44"/>
    <w:rsid w:val="00F53209"/>
    <w:rsid w:val="00F54682"/>
    <w:rsid w:val="00F5715A"/>
    <w:rsid w:val="00F60FE4"/>
    <w:rsid w:val="00F64840"/>
    <w:rsid w:val="00F66FB8"/>
    <w:rsid w:val="00F71CC1"/>
    <w:rsid w:val="00F7553F"/>
    <w:rsid w:val="00F774DA"/>
    <w:rsid w:val="00F836B6"/>
    <w:rsid w:val="00F85A4E"/>
    <w:rsid w:val="00FB050B"/>
    <w:rsid w:val="00FC5C91"/>
    <w:rsid w:val="00FF56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296E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951"/>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E67951"/>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67951"/>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67951"/>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67951"/>
    <w:pPr>
      <w:tabs>
        <w:tab w:val="center" w:pos="4680"/>
        <w:tab w:val="right" w:pos="9360"/>
      </w:tabs>
    </w:pPr>
  </w:style>
  <w:style w:type="character" w:customStyle="1" w:styleId="HeaderChar">
    <w:name w:val="Header Char"/>
    <w:basedOn w:val="DefaultParagraphFont"/>
    <w:link w:val="Header"/>
    <w:rsid w:val="00E67951"/>
  </w:style>
  <w:style w:type="paragraph" w:styleId="Footer">
    <w:name w:val="footer"/>
    <w:basedOn w:val="Normal"/>
    <w:link w:val="FooterChar"/>
    <w:uiPriority w:val="99"/>
    <w:unhideWhenUsed/>
    <w:rsid w:val="00E67951"/>
    <w:pPr>
      <w:tabs>
        <w:tab w:val="center" w:pos="4680"/>
        <w:tab w:val="right" w:pos="9360"/>
      </w:tabs>
    </w:pPr>
  </w:style>
  <w:style w:type="character" w:customStyle="1" w:styleId="FooterChar">
    <w:name w:val="Footer Char"/>
    <w:basedOn w:val="DefaultParagraphFont"/>
    <w:link w:val="Footer"/>
    <w:uiPriority w:val="99"/>
    <w:rsid w:val="00E67951"/>
  </w:style>
  <w:style w:type="character" w:customStyle="1" w:styleId="Heading1Char">
    <w:name w:val="Heading 1 Char"/>
    <w:basedOn w:val="DefaultParagraphFont"/>
    <w:link w:val="Heading1"/>
    <w:rsid w:val="00E67951"/>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E67951"/>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E67951"/>
    <w:rPr>
      <w:rFonts w:asciiTheme="majorHAnsi" w:eastAsiaTheme="majorEastAsia" w:hAnsiTheme="majorHAnsi" w:cstheme="majorBidi"/>
      <w:b/>
      <w:bCs/>
      <w:color w:val="4472C4" w:themeColor="accent1"/>
    </w:rPr>
  </w:style>
  <w:style w:type="paragraph" w:styleId="NormalWeb">
    <w:name w:val="Normal (Web)"/>
    <w:basedOn w:val="Normal"/>
    <w:rsid w:val="00E67951"/>
    <w:pPr>
      <w:spacing w:before="100" w:beforeAutospacing="1" w:after="100" w:afterAutospacing="1"/>
    </w:pPr>
  </w:style>
  <w:style w:type="character" w:styleId="Hyperlink">
    <w:name w:val="Hyperlink"/>
    <w:uiPriority w:val="99"/>
    <w:rsid w:val="00E67951"/>
    <w:rPr>
      <w:color w:val="0000FF"/>
      <w:u w:val="single"/>
    </w:rPr>
  </w:style>
  <w:style w:type="character" w:styleId="CommentReference">
    <w:name w:val="annotation reference"/>
    <w:uiPriority w:val="99"/>
    <w:rsid w:val="00E67951"/>
    <w:rPr>
      <w:sz w:val="18"/>
      <w:szCs w:val="18"/>
    </w:rPr>
  </w:style>
  <w:style w:type="paragraph" w:styleId="CommentText">
    <w:name w:val="annotation text"/>
    <w:basedOn w:val="Normal"/>
    <w:link w:val="CommentTextChar"/>
    <w:uiPriority w:val="99"/>
    <w:rsid w:val="00E67951"/>
  </w:style>
  <w:style w:type="character" w:customStyle="1" w:styleId="CommentTextChar">
    <w:name w:val="Comment Text Char"/>
    <w:basedOn w:val="DefaultParagraphFont"/>
    <w:link w:val="CommentText"/>
    <w:uiPriority w:val="99"/>
    <w:rsid w:val="00E67951"/>
    <w:rPr>
      <w:rFonts w:ascii="Calibri" w:eastAsia="Times New Roman" w:hAnsi="Calibri" w:cs="Calibri"/>
      <w:color w:val="000000"/>
    </w:rPr>
  </w:style>
  <w:style w:type="paragraph" w:styleId="CommentSubject">
    <w:name w:val="annotation subject"/>
    <w:basedOn w:val="CommentText"/>
    <w:next w:val="CommentText"/>
    <w:link w:val="CommentSubjectChar"/>
    <w:rsid w:val="00E67951"/>
    <w:rPr>
      <w:b/>
      <w:bCs/>
      <w:sz w:val="20"/>
      <w:szCs w:val="20"/>
    </w:rPr>
  </w:style>
  <w:style w:type="character" w:customStyle="1" w:styleId="CommentSubjectChar">
    <w:name w:val="Comment Subject Char"/>
    <w:basedOn w:val="CommentTextChar"/>
    <w:link w:val="CommentSubject"/>
    <w:rsid w:val="00E67951"/>
    <w:rPr>
      <w:rFonts w:ascii="Calibri" w:eastAsia="Times New Roman" w:hAnsi="Calibri" w:cs="Calibri"/>
      <w:b/>
      <w:bCs/>
      <w:color w:val="000000"/>
      <w:sz w:val="20"/>
      <w:szCs w:val="20"/>
    </w:rPr>
  </w:style>
  <w:style w:type="paragraph" w:styleId="BalloonText">
    <w:name w:val="Balloon Text"/>
    <w:basedOn w:val="Normal"/>
    <w:link w:val="BalloonTextChar"/>
    <w:rsid w:val="00E67951"/>
    <w:rPr>
      <w:rFonts w:ascii="Lucida Grande" w:hAnsi="Lucida Grande"/>
      <w:sz w:val="18"/>
      <w:szCs w:val="18"/>
    </w:rPr>
  </w:style>
  <w:style w:type="character" w:customStyle="1" w:styleId="BalloonTextChar">
    <w:name w:val="Balloon Text Char"/>
    <w:basedOn w:val="DefaultParagraphFont"/>
    <w:link w:val="BalloonText"/>
    <w:rsid w:val="00E67951"/>
    <w:rPr>
      <w:rFonts w:ascii="Lucida Grande" w:eastAsia="Times New Roman" w:hAnsi="Lucida Grande" w:cs="Calibri"/>
      <w:color w:val="000000"/>
      <w:sz w:val="18"/>
      <w:szCs w:val="18"/>
    </w:rPr>
  </w:style>
  <w:style w:type="character" w:styleId="PageNumber">
    <w:name w:val="page number"/>
    <w:basedOn w:val="DefaultParagraphFont"/>
    <w:rsid w:val="00E67951"/>
  </w:style>
  <w:style w:type="character" w:styleId="FollowedHyperlink">
    <w:name w:val="FollowedHyperlink"/>
    <w:rsid w:val="00E67951"/>
    <w:rPr>
      <w:color w:val="800080"/>
      <w:u w:val="single"/>
    </w:rPr>
  </w:style>
  <w:style w:type="character" w:customStyle="1" w:styleId="apple-converted-space">
    <w:name w:val="apple-converted-space"/>
    <w:basedOn w:val="DefaultParagraphFont"/>
    <w:rsid w:val="00E67951"/>
  </w:style>
  <w:style w:type="character" w:styleId="IntenseEmphasis">
    <w:name w:val="Intense Emphasis"/>
    <w:qFormat/>
    <w:rsid w:val="00E67951"/>
    <w:rPr>
      <w:b/>
      <w:bCs/>
      <w:i/>
      <w:iCs/>
      <w:color w:val="4F81BD"/>
    </w:rPr>
  </w:style>
  <w:style w:type="paragraph" w:customStyle="1" w:styleId="Exampletext">
    <w:name w:val="Example text"/>
    <w:basedOn w:val="Normal"/>
    <w:link w:val="ExampletextChar"/>
    <w:qFormat/>
    <w:rsid w:val="00E67951"/>
    <w:pPr>
      <w:spacing w:after="240"/>
    </w:pPr>
    <w:rPr>
      <w:color w:val="7F7F7F"/>
    </w:rPr>
  </w:style>
  <w:style w:type="character" w:customStyle="1" w:styleId="ExampletextChar">
    <w:name w:val="Example text Char"/>
    <w:link w:val="Exampletext"/>
    <w:rsid w:val="00E67951"/>
    <w:rPr>
      <w:rFonts w:ascii="Calibri" w:eastAsia="Times New Roman" w:hAnsi="Calibri" w:cs="Calibri"/>
      <w:color w:val="7F7F7F"/>
    </w:rPr>
  </w:style>
  <w:style w:type="paragraph" w:styleId="ListParagraph">
    <w:name w:val="List Paragraph"/>
    <w:basedOn w:val="Normal"/>
    <w:uiPriority w:val="34"/>
    <w:qFormat/>
    <w:rsid w:val="00E67951"/>
    <w:pPr>
      <w:ind w:left="720"/>
      <w:contextualSpacing/>
    </w:pPr>
  </w:style>
  <w:style w:type="paragraph" w:styleId="Revision">
    <w:name w:val="Revision"/>
    <w:hidden/>
    <w:uiPriority w:val="99"/>
    <w:semiHidden/>
    <w:rsid w:val="00E67951"/>
    <w:rPr>
      <w:rFonts w:ascii="Calibri" w:eastAsia="Times New Roman" w:hAnsi="Calibri" w:cs="Calibri"/>
      <w:color w:val="000000"/>
    </w:rPr>
  </w:style>
  <w:style w:type="paragraph" w:styleId="BodyText">
    <w:name w:val="Body Text"/>
    <w:basedOn w:val="Normal"/>
    <w:link w:val="BodyTextChar"/>
    <w:uiPriority w:val="1"/>
    <w:qFormat/>
    <w:rsid w:val="00E67951"/>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67951"/>
    <w:rPr>
      <w:rFonts w:ascii="Calibri" w:eastAsia="Calibri" w:hAnsi="Calibri" w:cs="Calibri"/>
    </w:rPr>
  </w:style>
  <w:style w:type="character" w:styleId="Strong">
    <w:name w:val="Strong"/>
    <w:basedOn w:val="DefaultParagraphFont"/>
    <w:uiPriority w:val="22"/>
    <w:qFormat/>
    <w:rsid w:val="00E67951"/>
    <w:rPr>
      <w:b/>
      <w:bCs/>
    </w:rPr>
  </w:style>
  <w:style w:type="character" w:styleId="Emphasis">
    <w:name w:val="Emphasis"/>
    <w:basedOn w:val="DefaultParagraphFont"/>
    <w:uiPriority w:val="20"/>
    <w:qFormat/>
    <w:rsid w:val="00E67951"/>
    <w:rPr>
      <w:i/>
      <w:iCs/>
    </w:rPr>
  </w:style>
  <w:style w:type="character" w:styleId="LineNumber">
    <w:name w:val="line number"/>
    <w:basedOn w:val="DefaultParagraphFont"/>
    <w:uiPriority w:val="99"/>
    <w:semiHidden/>
    <w:unhideWhenUsed/>
    <w:rsid w:val="00E67951"/>
  </w:style>
  <w:style w:type="character" w:customStyle="1" w:styleId="UnresolvedMention1">
    <w:name w:val="Unresolved Mention1"/>
    <w:basedOn w:val="DefaultParagraphFont"/>
    <w:uiPriority w:val="99"/>
    <w:unhideWhenUsed/>
    <w:rsid w:val="00E67951"/>
    <w:rPr>
      <w:color w:val="808080"/>
      <w:shd w:val="clear" w:color="auto" w:fill="E6E6E6"/>
    </w:rPr>
  </w:style>
  <w:style w:type="paragraph" w:customStyle="1" w:styleId="EndNoteBibliographyTitle">
    <w:name w:val="EndNote Bibliography Title"/>
    <w:basedOn w:val="Normal"/>
    <w:link w:val="EndNoteBibliographyTitleChar"/>
    <w:rsid w:val="00E67951"/>
    <w:pPr>
      <w:jc w:val="center"/>
    </w:pPr>
    <w:rPr>
      <w:noProof/>
    </w:rPr>
  </w:style>
  <w:style w:type="character" w:customStyle="1" w:styleId="EndNoteBibliographyTitleChar">
    <w:name w:val="EndNote Bibliography Title Char"/>
    <w:basedOn w:val="DefaultParagraphFont"/>
    <w:link w:val="EndNoteBibliographyTitle"/>
    <w:rsid w:val="00E67951"/>
    <w:rPr>
      <w:rFonts w:ascii="Calibri" w:eastAsia="Times New Roman" w:hAnsi="Calibri" w:cs="Calibri"/>
      <w:noProof/>
      <w:color w:val="000000"/>
    </w:rPr>
  </w:style>
  <w:style w:type="paragraph" w:customStyle="1" w:styleId="EndNoteBibliography">
    <w:name w:val="EndNote Bibliography"/>
    <w:basedOn w:val="Normal"/>
    <w:link w:val="EndNoteBibliographyChar"/>
    <w:rsid w:val="00E67951"/>
    <w:rPr>
      <w:noProof/>
    </w:rPr>
  </w:style>
  <w:style w:type="character" w:customStyle="1" w:styleId="EndNoteBibliographyChar">
    <w:name w:val="EndNote Bibliography Char"/>
    <w:basedOn w:val="DefaultParagraphFont"/>
    <w:link w:val="EndNoteBibliography"/>
    <w:rsid w:val="00E67951"/>
    <w:rPr>
      <w:rFonts w:ascii="Calibri" w:eastAsia="Times New Roman" w:hAnsi="Calibri" w:cs="Calibri"/>
      <w:noProof/>
      <w:color w:val="000000"/>
    </w:rPr>
  </w:style>
  <w:style w:type="table" w:styleId="TableGridLight">
    <w:name w:val="Grid Table Light"/>
    <w:basedOn w:val="TableNormal"/>
    <w:uiPriority w:val="40"/>
    <w:rsid w:val="0069147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C315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8449119">
      <w:bodyDiv w:val="1"/>
      <w:marLeft w:val="0"/>
      <w:marRight w:val="0"/>
      <w:marTop w:val="0"/>
      <w:marBottom w:val="0"/>
      <w:divBdr>
        <w:top w:val="none" w:sz="0" w:space="0" w:color="auto"/>
        <w:left w:val="none" w:sz="0" w:space="0" w:color="auto"/>
        <w:bottom w:val="none" w:sz="0" w:space="0" w:color="auto"/>
        <w:right w:val="none" w:sz="0" w:space="0" w:color="auto"/>
      </w:divBdr>
    </w:div>
    <w:div w:id="1071998712">
      <w:bodyDiv w:val="1"/>
      <w:marLeft w:val="0"/>
      <w:marRight w:val="0"/>
      <w:marTop w:val="0"/>
      <w:marBottom w:val="0"/>
      <w:divBdr>
        <w:top w:val="none" w:sz="0" w:space="0" w:color="auto"/>
        <w:left w:val="none" w:sz="0" w:space="0" w:color="auto"/>
        <w:bottom w:val="none" w:sz="0" w:space="0" w:color="auto"/>
        <w:right w:val="none" w:sz="0" w:space="0" w:color="auto"/>
      </w:divBdr>
    </w:div>
    <w:div w:id="1201169595">
      <w:bodyDiv w:val="1"/>
      <w:marLeft w:val="0"/>
      <w:marRight w:val="0"/>
      <w:marTop w:val="0"/>
      <w:marBottom w:val="0"/>
      <w:divBdr>
        <w:top w:val="none" w:sz="0" w:space="0" w:color="auto"/>
        <w:left w:val="none" w:sz="0" w:space="0" w:color="auto"/>
        <w:bottom w:val="none" w:sz="0" w:space="0" w:color="auto"/>
        <w:right w:val="none" w:sz="0" w:space="0" w:color="auto"/>
      </w:divBdr>
    </w:div>
    <w:div w:id="1859393966">
      <w:bodyDiv w:val="1"/>
      <w:marLeft w:val="0"/>
      <w:marRight w:val="0"/>
      <w:marTop w:val="0"/>
      <w:marBottom w:val="0"/>
      <w:divBdr>
        <w:top w:val="none" w:sz="0" w:space="0" w:color="auto"/>
        <w:left w:val="none" w:sz="0" w:space="0" w:color="auto"/>
        <w:bottom w:val="none" w:sz="0" w:space="0" w:color="auto"/>
        <w:right w:val="none" w:sz="0" w:space="0" w:color="auto"/>
      </w:divBdr>
      <w:divsChild>
        <w:div w:id="1450130152">
          <w:marLeft w:val="0"/>
          <w:marRight w:val="0"/>
          <w:marTop w:val="90"/>
          <w:marBottom w:val="0"/>
          <w:divBdr>
            <w:top w:val="none" w:sz="0" w:space="0" w:color="auto"/>
            <w:left w:val="none" w:sz="0" w:space="0" w:color="auto"/>
            <w:bottom w:val="none" w:sz="0" w:space="0" w:color="auto"/>
            <w:right w:val="none" w:sz="0" w:space="0" w:color="auto"/>
          </w:divBdr>
          <w:divsChild>
            <w:div w:id="2127043688">
              <w:marLeft w:val="0"/>
              <w:marRight w:val="0"/>
              <w:marTop w:val="0"/>
              <w:marBottom w:val="420"/>
              <w:divBdr>
                <w:top w:val="none" w:sz="0" w:space="0" w:color="auto"/>
                <w:left w:val="none" w:sz="0" w:space="0" w:color="auto"/>
                <w:bottom w:val="none" w:sz="0" w:space="0" w:color="auto"/>
                <w:right w:val="none" w:sz="0" w:space="0" w:color="auto"/>
              </w:divBdr>
              <w:divsChild>
                <w:div w:id="1374426991">
                  <w:marLeft w:val="0"/>
                  <w:marRight w:val="0"/>
                  <w:marTop w:val="0"/>
                  <w:marBottom w:val="0"/>
                  <w:divBdr>
                    <w:top w:val="none" w:sz="0" w:space="0" w:color="auto"/>
                    <w:left w:val="none" w:sz="0" w:space="0" w:color="auto"/>
                    <w:bottom w:val="none" w:sz="0" w:space="0" w:color="auto"/>
                    <w:right w:val="none" w:sz="0" w:space="0" w:color="auto"/>
                  </w:divBdr>
                  <w:divsChild>
                    <w:div w:id="85728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ngyi.lin@emory.edu" TargetMode="External"/><Relationship Id="rId13" Type="http://schemas.openxmlformats.org/officeDocument/2006/relationships/hyperlink" Target="mailto:ghong@neomed.edu" TargetMode="External"/><Relationship Id="rId18" Type="http://schemas.openxmlformats.org/officeDocument/2006/relationships/hyperlink" Target="mailto:virajmaste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an.evans2@emory.edu" TargetMode="External"/><Relationship Id="rId17" Type="http://schemas.openxmlformats.org/officeDocument/2006/relationships/hyperlink" Target="mailto:virajmaster@gmail.com" TargetMode="External"/><Relationship Id="rId2" Type="http://schemas.openxmlformats.org/officeDocument/2006/relationships/numbering" Target="numbering.xml"/><Relationship Id="rId16" Type="http://schemas.openxmlformats.org/officeDocument/2006/relationships/hyperlink" Target="mailto:kogan@emory.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sandberg@emory.edu" TargetMode="External"/><Relationship Id="rId5" Type="http://schemas.openxmlformats.org/officeDocument/2006/relationships/webSettings" Target="webSettings.xml"/><Relationship Id="rId15" Type="http://schemas.openxmlformats.org/officeDocument/2006/relationships/hyperlink" Target="mailto:spsutka@uw.edu" TargetMode="External"/><Relationship Id="rId10" Type="http://schemas.openxmlformats.org/officeDocument/2006/relationships/hyperlink" Target="mailto:alexandra.medline@emory.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ple2@emory.edu" TargetMode="External"/><Relationship Id="rId14" Type="http://schemas.openxmlformats.org/officeDocument/2006/relationships/hyperlink" Target="mailto:mehmet.a.bilen@emor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FE030-733E-43FC-A0F7-57AD024DC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749</Words>
  <Characters>49873</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9T18:35:00Z</dcterms:created>
  <dcterms:modified xsi:type="dcterms:W3CDTF">2021-01-11T13:58:00Z</dcterms:modified>
</cp:coreProperties>
</file>